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Content>
        <w:p w14:paraId="0070FDA0" w14:textId="49519470" w:rsidR="00BE1B43" w:rsidRPr="00BE1B43" w:rsidRDefault="00E55100" w:rsidP="00BE1B43">
          <w:pPr>
            <w:rPr>
              <w:highlight w:val="yellow"/>
            </w:rPr>
          </w:pPr>
          <w:r w:rsidRPr="00BE1B43">
            <w:rPr>
              <w:noProof/>
              <w:highlight w:val="yellow"/>
            </w:rPr>
            <mc:AlternateContent>
              <mc:Choice Requires="wps">
                <w:drawing>
                  <wp:anchor distT="0" distB="0" distL="114300" distR="114300" simplePos="0" relativeHeight="251660288" behindDoc="0" locked="0" layoutInCell="1" allowOverlap="1" wp14:anchorId="4A707A62" wp14:editId="274E1191">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Pr="00BE1B43">
            <w:rPr>
              <w:noProof/>
              <w:highlight w:val="yellow"/>
            </w:rPr>
            <mc:AlternateContent>
              <mc:Choice Requires="wps">
                <w:drawing>
                  <wp:anchor distT="0" distB="0" distL="114300" distR="114300" simplePos="0" relativeHeight="251661312" behindDoc="0" locked="0" layoutInCell="1" allowOverlap="1" wp14:anchorId="0F1AF59A" wp14:editId="184CD383">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313D" w14:textId="55687EFA" w:rsidR="00E55100" w:rsidRDefault="00E55100">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1AF59A" id="Text Box 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32A8313D" w14:textId="55687EFA" w:rsidR="00E55100" w:rsidRDefault="00E55100">
                          <w:pPr>
                            <w:pStyle w:val="NoSpacing"/>
                            <w:jc w:val="right"/>
                            <w:rPr>
                              <w:color w:val="595959" w:themeColor="text1" w:themeTint="A6"/>
                              <w:sz w:val="20"/>
                              <w:szCs w:val="20"/>
                            </w:rPr>
                          </w:pPr>
                        </w:p>
                      </w:txbxContent>
                    </v:textbox>
                    <w10:wrap type="square" anchorx="page" anchory="page"/>
                  </v:shape>
                </w:pict>
              </mc:Fallback>
            </mc:AlternateContent>
          </w:r>
          <w:r w:rsidR="00BE1B43" w:rsidRPr="00BE1B43">
            <w:rPr>
              <w:highlight w:val="yellow"/>
            </w:rPr>
            <w:t xml:space="preserve"> </w:t>
          </w:r>
          <w:r w:rsidR="00BE1B43" w:rsidRPr="00BE1B43">
            <w:rPr>
              <w:highlight w:val="yellow"/>
            </w:rPr>
            <w:tab/>
          </w:r>
          <w:r w:rsidR="00BE1B43" w:rsidRPr="00BE1B43">
            <w:rPr>
              <w:rFonts w:ascii="Arial" w:hAnsi="Arial" w:cs="Arial"/>
              <w:b/>
              <w:color w:val="000000" w:themeColor="text1"/>
              <w:sz w:val="28"/>
              <w:szCs w:val="28"/>
              <w:highlight w:val="yellow"/>
            </w:rPr>
            <w:t>Title (should be congruent with the problem/strategy)</w:t>
          </w:r>
        </w:p>
        <w:p w14:paraId="09BE92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6F036ADC"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Your Names:</w:t>
          </w:r>
        </w:p>
        <w:p w14:paraId="71275F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Student number:  ……….</w:t>
          </w:r>
        </w:p>
        <w:p w14:paraId="0E842D84"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 xml:space="preserve">Quality Improvement Project Report </w:t>
          </w:r>
        </w:p>
        <w:p w14:paraId="7FD2E9DB"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VMHC300</w:t>
          </w:r>
        </w:p>
        <w:p w14:paraId="59626CA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Department of Nursing Science</w:t>
          </w:r>
        </w:p>
        <w:p w14:paraId="2FEED9F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Of the</w:t>
          </w:r>
        </w:p>
        <w:p w14:paraId="792CEBBD"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FACULTY OF HEALTH SCIENCES</w:t>
          </w:r>
        </w:p>
        <w:p w14:paraId="4B5C9A0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3A8E262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at the</w:t>
          </w:r>
        </w:p>
        <w:p w14:paraId="7A5AB30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0493265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NELSON MANDELA UNIVERSITY</w:t>
          </w:r>
        </w:p>
        <w:p w14:paraId="1C323810"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4D9D859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2F1AF282"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M Kramer</w:t>
          </w:r>
        </w:p>
        <w:p w14:paraId="37D63A59"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K Gerber</w:t>
          </w:r>
        </w:p>
        <w:p w14:paraId="308928FF"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18F68F1D"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October 2024</w:t>
          </w:r>
        </w:p>
        <w:p w14:paraId="45DD0228" w14:textId="77777777" w:rsidR="00BE1B43" w:rsidRPr="00BE1B43" w:rsidRDefault="00BE1B43" w:rsidP="00BE1B43">
          <w:pPr>
            <w:spacing w:line="360" w:lineRule="auto"/>
            <w:rPr>
              <w:rFonts w:ascii="Arial" w:hAnsi="Arial" w:cs="Arial"/>
              <w:color w:val="000000" w:themeColor="text1"/>
              <w:sz w:val="28"/>
              <w:szCs w:val="28"/>
              <w:highlight w:val="yellow"/>
            </w:rPr>
            <w:sectPr w:rsidR="00BE1B43" w:rsidRPr="00BE1B43" w:rsidSect="00BE1B43">
              <w:pgSz w:w="11906" w:h="16838"/>
              <w:pgMar w:top="1440" w:right="1440" w:bottom="1440" w:left="1440" w:header="720" w:footer="720" w:gutter="0"/>
              <w:cols w:space="720"/>
            </w:sectPr>
          </w:pPr>
        </w:p>
        <w:p w14:paraId="25B42749" w14:textId="77777777" w:rsidR="00BE1B43" w:rsidRPr="00BE1B43" w:rsidRDefault="00BE1B43" w:rsidP="00BE1B43">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r w:rsidRPr="00BE1B43">
            <w:rPr>
              <w:rFonts w:asciiTheme="majorHAnsi" w:eastAsiaTheme="majorEastAsia" w:hAnsiTheme="majorHAnsi" w:cstheme="majorBidi"/>
              <w:b/>
              <w:bCs/>
              <w:color w:val="0F4761" w:themeColor="accent1" w:themeShade="BF"/>
              <w:kern w:val="0"/>
              <w:sz w:val="32"/>
              <w:szCs w:val="32"/>
              <w:highlight w:val="yellow"/>
              <w:lang w:val="en-GB"/>
              <w14:ligatures w14:val="none"/>
            </w:rPr>
            <w:lastRenderedPageBreak/>
            <w:t>ABSTRACT</w:t>
          </w:r>
        </w:p>
        <w:p w14:paraId="743118CB" w14:textId="4AA8A254" w:rsidR="00E55100" w:rsidRPr="00BE1B43" w:rsidRDefault="00000000">
          <w:pPr>
            <w:rPr>
              <w:rFonts w:asciiTheme="majorHAnsi" w:eastAsiaTheme="majorEastAsia" w:hAnsiTheme="majorHAnsi" w:cstheme="majorBidi"/>
              <w:color w:val="0F4761" w:themeColor="accent1" w:themeShade="BF"/>
              <w:kern w:val="0"/>
              <w:sz w:val="32"/>
              <w:szCs w:val="32"/>
              <w:highlight w:val="yellow"/>
              <w:lang w:val="en-US"/>
              <w14:ligatures w14:val="none"/>
            </w:rPr>
          </w:pPr>
        </w:p>
      </w:sdtContent>
    </w:sdt>
    <w:p w14:paraId="3D80038B" w14:textId="435192DA" w:rsidR="00BE1B43" w:rsidRPr="00BE1B43" w:rsidRDefault="00BE1B43">
      <w:pPr>
        <w:pStyle w:val="TOCHeading"/>
        <w:rPr>
          <w:highlight w:val="yellow"/>
        </w:rPr>
      </w:pPr>
    </w:p>
    <w:p w14:paraId="424349ED" w14:textId="4883B989" w:rsidR="00BE1B43" w:rsidRPr="00BE1B43" w:rsidRDefault="00BE1B43" w:rsidP="00BE1B43">
      <w:pPr>
        <w:rPr>
          <w:highlight w:val="yellow"/>
        </w:rPr>
      </w:pPr>
      <w:r w:rsidRPr="00BE1B43">
        <w:rPr>
          <w:highlight w:val="yellow"/>
        </w:rPr>
        <w:br w:type="page"/>
      </w:r>
    </w:p>
    <w:p w14:paraId="2A77EC28" w14:textId="77777777" w:rsidR="00BE1B43" w:rsidRPr="00BE1B43" w:rsidRDefault="00BE1B43" w:rsidP="00BE1B43">
      <w:pPr>
        <w:pStyle w:val="Heading1"/>
        <w:jc w:val="both"/>
        <w:rPr>
          <w:rFonts w:ascii="Arial" w:hAnsi="Arial" w:cs="Arial"/>
          <w:b/>
          <w:sz w:val="24"/>
          <w:szCs w:val="20"/>
          <w:highlight w:val="yellow"/>
        </w:rPr>
      </w:pPr>
      <w:bookmarkStart w:id="1" w:name="_Toc177036667"/>
      <w:r w:rsidRPr="00BE1B43">
        <w:rPr>
          <w:sz w:val="24"/>
          <w:szCs w:val="20"/>
          <w:highlight w:val="yellow"/>
        </w:rPr>
        <w:lastRenderedPageBreak/>
        <w:t>DECLARATION</w:t>
      </w:r>
      <w:bookmarkEnd w:id="1"/>
    </w:p>
    <w:p w14:paraId="55AB72F4"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hAnsi="Arial" w:cs="Arial"/>
          <w:highlight w:val="yellow"/>
        </w:rPr>
        <w:t xml:space="preserve">We, the undersigned hereby declare that the attached document, </w:t>
      </w:r>
      <w:proofErr w:type="gramStart"/>
      <w:r w:rsidRPr="00BE1B43">
        <w:rPr>
          <w:rFonts w:ascii="Arial" w:hAnsi="Arial" w:cs="Arial"/>
          <w:highlight w:val="yellow"/>
        </w:rPr>
        <w:t>namely  …</w:t>
      </w:r>
      <w:proofErr w:type="gramEnd"/>
      <w:r w:rsidRPr="00BE1B43">
        <w:rPr>
          <w:rFonts w:ascii="Arial" w:hAnsi="Arial" w:cs="Arial"/>
          <w:highlight w:val="yellow"/>
        </w:rPr>
        <w:t xml:space="preserve">………………………………………… </w:t>
      </w:r>
      <w:r w:rsidRPr="00BE1B43">
        <w:rPr>
          <w:rFonts w:ascii="Arial" w:eastAsia="Times New Roman" w:hAnsi="Arial" w:cs="Arial"/>
          <w:kern w:val="28"/>
          <w:highlight w:val="yellow"/>
          <w:lang w:val="en-GB"/>
        </w:rPr>
        <w:t xml:space="preserve">(Title), dated…………………..is composed of our work, and when other authors have been consulted, we have paraphrased and referenced accordingly.  This document contains no breach of copyright. </w:t>
      </w:r>
    </w:p>
    <w:p w14:paraId="2D65CBDD"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354AB33B"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Furthermore, I am aware that any evidence of plagiarism contained herein will render this submission, in its entirety, to be discredited, and will warrant disciplinary action.  </w:t>
      </w:r>
    </w:p>
    <w:p w14:paraId="0DCA9F06"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314372B0"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All references and quotations have been attributed to their source, cited and included in the list of references.   </w:t>
      </w:r>
    </w:p>
    <w:p w14:paraId="039384AF"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4D55F0A2" w14:textId="77777777" w:rsidR="00BE1B43" w:rsidRDefault="00BE1B43" w:rsidP="00BE1B43">
      <w:pPr>
        <w:widowControl w:val="0"/>
        <w:overflowPunct w:val="0"/>
        <w:adjustRightInd w:val="0"/>
        <w:spacing w:line="360" w:lineRule="auto"/>
        <w:jc w:val="both"/>
        <w:rPr>
          <w:rFonts w:ascii="Arial" w:eastAsia="Times New Roman" w:hAnsi="Arial" w:cs="Arial"/>
          <w:kern w:val="28"/>
          <w:lang w:val="en-GB"/>
        </w:rPr>
      </w:pPr>
      <w:r w:rsidRPr="00BE1B43">
        <w:rPr>
          <w:rFonts w:ascii="Arial" w:eastAsia="Times New Roman" w:hAnsi="Arial" w:cs="Arial"/>
          <w:kern w:val="28"/>
          <w:highlight w:val="yellow"/>
          <w:lang w:val="en-GB"/>
        </w:rPr>
        <w:t>Signed this……………day of…………………… at the Nelson Mandela University.</w:t>
      </w:r>
    </w:p>
    <w:p w14:paraId="3F3A68A1" w14:textId="54F1B69A" w:rsidR="00BE1B43" w:rsidRDefault="00BE1B43"/>
    <w:p w14:paraId="57CCDD3E" w14:textId="47864D96" w:rsidR="00BE1B43" w:rsidRDefault="00BE1B43">
      <w:r>
        <w:br w:type="page"/>
      </w:r>
    </w:p>
    <w:p w14:paraId="0C37E13A" w14:textId="77777777" w:rsidR="00BE1B43" w:rsidRPr="00BE1B43" w:rsidRDefault="00BE1B43"/>
    <w:p w14:paraId="6C9C4D62" w14:textId="77777777" w:rsidR="00BE1B43" w:rsidRDefault="00BE1B43">
      <w:pPr>
        <w:pStyle w:val="TOCHeading"/>
      </w:pPr>
    </w:p>
    <w:sdt>
      <w:sdtPr>
        <w:id w:val="-1961254131"/>
        <w:docPartObj>
          <w:docPartGallery w:val="Table of Contents"/>
          <w:docPartUnique/>
        </w:docPartObj>
      </w:sdtPr>
      <w:sdtEndPr>
        <w:rPr>
          <w:rFonts w:asciiTheme="minorHAnsi" w:eastAsiaTheme="minorHAnsi" w:hAnsiTheme="minorHAnsi" w:cstheme="minorBidi"/>
          <w:b/>
          <w:bCs/>
          <w:noProof/>
          <w:color w:val="auto"/>
          <w:kern w:val="2"/>
          <w:sz w:val="24"/>
          <w:szCs w:val="24"/>
          <w:lang w:val="en-ZA"/>
          <w14:ligatures w14:val="standardContextual"/>
        </w:rPr>
      </w:sdtEndPr>
      <w:sdtContent>
        <w:p w14:paraId="6A088628" w14:textId="6C64720F" w:rsidR="000308C0" w:rsidRDefault="000308C0">
          <w:pPr>
            <w:pStyle w:val="TOCHeading"/>
          </w:pPr>
          <w:r>
            <w:t>Table of Contents</w:t>
          </w:r>
        </w:p>
        <w:p w14:paraId="35FE711D" w14:textId="798C90A4" w:rsidR="000308C0" w:rsidRDefault="000308C0">
          <w:pPr>
            <w:pStyle w:val="TOC1"/>
            <w:tabs>
              <w:tab w:val="right" w:leader="dot" w:pos="9016"/>
            </w:tabs>
            <w:rPr>
              <w:webHidden/>
              <w:lang w:val="en-US"/>
            </w:rPr>
          </w:pPr>
          <w:r w:rsidRPr="000308C0">
            <w:rPr>
              <w:highlight w:val="yellow"/>
              <w:lang w:val="en-US"/>
            </w:rPr>
            <w:t>ABSTRACT</w:t>
          </w:r>
          <w:r w:rsidRPr="000308C0">
            <w:rPr>
              <w:webHidden/>
              <w:lang w:val="en-US"/>
            </w:rPr>
            <w:tab/>
          </w:r>
          <w:r w:rsidRPr="000308C0">
            <w:rPr>
              <w:webHidden/>
              <w:lang w:val="en-US"/>
            </w:rPr>
            <w:fldChar w:fldCharType="begin"/>
          </w:r>
          <w:r w:rsidRPr="000308C0">
            <w:rPr>
              <w:webHidden/>
              <w:lang w:val="en-US"/>
            </w:rPr>
            <w:instrText xml:space="preserve"> PAGEREF _Toc177036667 \h </w:instrText>
          </w:r>
          <w:r w:rsidRPr="000308C0">
            <w:rPr>
              <w:webHidden/>
              <w:lang w:val="en-US"/>
            </w:rPr>
          </w:r>
          <w:r w:rsidRPr="000308C0">
            <w:rPr>
              <w:webHidden/>
              <w:lang w:val="en-US"/>
            </w:rPr>
            <w:fldChar w:fldCharType="separate"/>
          </w:r>
          <w:r w:rsidRPr="000308C0">
            <w:rPr>
              <w:webHidden/>
              <w:lang w:val="en-US"/>
            </w:rPr>
            <w:t>1</w:t>
          </w:r>
          <w:r w:rsidRPr="000308C0">
            <w:rPr>
              <w:webHidden/>
              <w:lang w:val="en-US"/>
            </w:rPr>
            <w:fldChar w:fldCharType="end"/>
          </w:r>
        </w:p>
        <w:p w14:paraId="746FCB6A" w14:textId="6D10BBB8" w:rsidR="000308C0" w:rsidRDefault="000308C0">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77036667" w:history="1">
            <w:r w:rsidRPr="005D5138">
              <w:rPr>
                <w:rStyle w:val="Hyperlink"/>
                <w:noProof/>
                <w:highlight w:val="yellow"/>
              </w:rPr>
              <w:t>DECLARATION</w:t>
            </w:r>
            <w:r>
              <w:rPr>
                <w:noProof/>
                <w:webHidden/>
              </w:rPr>
              <w:tab/>
            </w:r>
            <w:r>
              <w:rPr>
                <w:noProof/>
                <w:webHidden/>
              </w:rPr>
              <w:fldChar w:fldCharType="begin"/>
            </w:r>
            <w:r>
              <w:rPr>
                <w:noProof/>
                <w:webHidden/>
              </w:rPr>
              <w:instrText xml:space="preserve"> PAGEREF _Toc177036667 \h </w:instrText>
            </w:r>
            <w:r>
              <w:rPr>
                <w:noProof/>
                <w:webHidden/>
              </w:rPr>
            </w:r>
            <w:r>
              <w:rPr>
                <w:noProof/>
                <w:webHidden/>
              </w:rPr>
              <w:fldChar w:fldCharType="separate"/>
            </w:r>
            <w:r>
              <w:rPr>
                <w:noProof/>
                <w:webHidden/>
              </w:rPr>
              <w:t>1</w:t>
            </w:r>
            <w:r>
              <w:rPr>
                <w:noProof/>
                <w:webHidden/>
              </w:rPr>
              <w:fldChar w:fldCharType="end"/>
            </w:r>
          </w:hyperlink>
        </w:p>
        <w:p w14:paraId="7FDB9CD6" w14:textId="64505EFC" w:rsidR="000308C0" w:rsidRDefault="000308C0">
          <w:pPr>
            <w:pStyle w:val="TOC1"/>
            <w:tabs>
              <w:tab w:val="right" w:leader="dot" w:pos="9016"/>
            </w:tabs>
            <w:rPr>
              <w:rFonts w:eastAsiaTheme="minorEastAsia"/>
              <w:noProof/>
              <w:lang w:eastAsia="en-ZA"/>
            </w:rPr>
          </w:pPr>
          <w:hyperlink w:anchor="_Toc177036668" w:history="1">
            <w:r w:rsidRPr="005D5138">
              <w:rPr>
                <w:rStyle w:val="Hyperlink"/>
                <w:rFonts w:ascii="Arial" w:eastAsia="Times New Roman" w:hAnsi="Arial" w:cs="Arial"/>
                <w:noProof/>
              </w:rPr>
              <w:t>1.CLARIFICATION OF CONCEPTS</w:t>
            </w:r>
            <w:r>
              <w:rPr>
                <w:noProof/>
                <w:webHidden/>
              </w:rPr>
              <w:tab/>
            </w:r>
            <w:r>
              <w:rPr>
                <w:noProof/>
                <w:webHidden/>
              </w:rPr>
              <w:fldChar w:fldCharType="begin"/>
            </w:r>
            <w:r>
              <w:rPr>
                <w:noProof/>
                <w:webHidden/>
              </w:rPr>
              <w:instrText xml:space="preserve"> PAGEREF _Toc177036668 \h </w:instrText>
            </w:r>
            <w:r>
              <w:rPr>
                <w:noProof/>
                <w:webHidden/>
              </w:rPr>
            </w:r>
            <w:r>
              <w:rPr>
                <w:noProof/>
                <w:webHidden/>
              </w:rPr>
              <w:fldChar w:fldCharType="separate"/>
            </w:r>
            <w:r>
              <w:rPr>
                <w:noProof/>
                <w:webHidden/>
              </w:rPr>
              <w:t>3</w:t>
            </w:r>
            <w:r>
              <w:rPr>
                <w:noProof/>
                <w:webHidden/>
              </w:rPr>
              <w:fldChar w:fldCharType="end"/>
            </w:r>
          </w:hyperlink>
        </w:p>
        <w:p w14:paraId="271CBD59" w14:textId="7F7531E4" w:rsidR="000308C0" w:rsidRDefault="000308C0">
          <w:pPr>
            <w:pStyle w:val="TOC1"/>
            <w:tabs>
              <w:tab w:val="right" w:leader="dot" w:pos="9016"/>
            </w:tabs>
            <w:rPr>
              <w:rFonts w:eastAsiaTheme="minorEastAsia"/>
              <w:noProof/>
              <w:lang w:eastAsia="en-ZA"/>
            </w:rPr>
          </w:pPr>
          <w:hyperlink w:anchor="_Toc177036669" w:history="1">
            <w:r w:rsidRPr="005D5138">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77036669 \h </w:instrText>
            </w:r>
            <w:r>
              <w:rPr>
                <w:noProof/>
                <w:webHidden/>
              </w:rPr>
            </w:r>
            <w:r>
              <w:rPr>
                <w:noProof/>
                <w:webHidden/>
              </w:rPr>
              <w:fldChar w:fldCharType="separate"/>
            </w:r>
            <w:r>
              <w:rPr>
                <w:noProof/>
                <w:webHidden/>
              </w:rPr>
              <w:t>3</w:t>
            </w:r>
            <w:r>
              <w:rPr>
                <w:noProof/>
                <w:webHidden/>
              </w:rPr>
              <w:fldChar w:fldCharType="end"/>
            </w:r>
          </w:hyperlink>
        </w:p>
        <w:p w14:paraId="1498BFB3" w14:textId="24845F21" w:rsidR="000308C0" w:rsidRDefault="000308C0">
          <w:pPr>
            <w:pStyle w:val="TOC1"/>
            <w:tabs>
              <w:tab w:val="right" w:leader="dot" w:pos="9016"/>
            </w:tabs>
            <w:rPr>
              <w:rFonts w:eastAsiaTheme="minorEastAsia"/>
              <w:noProof/>
              <w:lang w:eastAsia="en-ZA"/>
            </w:rPr>
          </w:pPr>
          <w:hyperlink w:anchor="_Toc177036670" w:history="1">
            <w:r w:rsidRPr="005D5138">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77036670 \h </w:instrText>
            </w:r>
            <w:r>
              <w:rPr>
                <w:noProof/>
                <w:webHidden/>
              </w:rPr>
            </w:r>
            <w:r>
              <w:rPr>
                <w:noProof/>
                <w:webHidden/>
              </w:rPr>
              <w:fldChar w:fldCharType="separate"/>
            </w:r>
            <w:r>
              <w:rPr>
                <w:noProof/>
                <w:webHidden/>
              </w:rPr>
              <w:t>4</w:t>
            </w:r>
            <w:r>
              <w:rPr>
                <w:noProof/>
                <w:webHidden/>
              </w:rPr>
              <w:fldChar w:fldCharType="end"/>
            </w:r>
          </w:hyperlink>
        </w:p>
        <w:p w14:paraId="42FEEAA1" w14:textId="00CF3D7C" w:rsidR="000308C0" w:rsidRDefault="000308C0">
          <w:pPr>
            <w:pStyle w:val="TOC1"/>
            <w:tabs>
              <w:tab w:val="right" w:leader="dot" w:pos="9016"/>
            </w:tabs>
            <w:rPr>
              <w:rFonts w:eastAsiaTheme="minorEastAsia"/>
              <w:noProof/>
              <w:lang w:eastAsia="en-ZA"/>
            </w:rPr>
          </w:pPr>
          <w:hyperlink w:anchor="_Toc177036671" w:history="1">
            <w:r w:rsidRPr="005D5138">
              <w:rPr>
                <w:rStyle w:val="Hyperlink"/>
                <w:noProof/>
                <w:lang w:val="en-US"/>
              </w:rPr>
              <w:t>4.THE PROBLEM NOTED</w:t>
            </w:r>
            <w:r>
              <w:rPr>
                <w:noProof/>
                <w:webHidden/>
              </w:rPr>
              <w:tab/>
            </w:r>
            <w:r>
              <w:rPr>
                <w:noProof/>
                <w:webHidden/>
              </w:rPr>
              <w:fldChar w:fldCharType="begin"/>
            </w:r>
            <w:r>
              <w:rPr>
                <w:noProof/>
                <w:webHidden/>
              </w:rPr>
              <w:instrText xml:space="preserve"> PAGEREF _Toc177036671 \h </w:instrText>
            </w:r>
            <w:r>
              <w:rPr>
                <w:noProof/>
                <w:webHidden/>
              </w:rPr>
            </w:r>
            <w:r>
              <w:rPr>
                <w:noProof/>
                <w:webHidden/>
              </w:rPr>
              <w:fldChar w:fldCharType="separate"/>
            </w:r>
            <w:r>
              <w:rPr>
                <w:noProof/>
                <w:webHidden/>
              </w:rPr>
              <w:t>6</w:t>
            </w:r>
            <w:r>
              <w:rPr>
                <w:noProof/>
                <w:webHidden/>
              </w:rPr>
              <w:fldChar w:fldCharType="end"/>
            </w:r>
          </w:hyperlink>
        </w:p>
        <w:p w14:paraId="487BE998" w14:textId="168CBC54" w:rsidR="000308C0" w:rsidRDefault="000308C0">
          <w:pPr>
            <w:pStyle w:val="TOC1"/>
            <w:tabs>
              <w:tab w:val="right" w:leader="dot" w:pos="9016"/>
            </w:tabs>
            <w:rPr>
              <w:rFonts w:eastAsiaTheme="minorEastAsia"/>
              <w:noProof/>
              <w:lang w:eastAsia="en-ZA"/>
            </w:rPr>
          </w:pPr>
          <w:hyperlink w:anchor="_Toc177036672" w:history="1">
            <w:r w:rsidRPr="005D5138">
              <w:rPr>
                <w:rStyle w:val="Hyperlink"/>
                <w:rFonts w:ascii="Arial" w:hAnsi="Arial" w:cs="Arial"/>
                <w:noProof/>
              </w:rPr>
              <w:t>5.MANAGEMENT STRATEGY</w:t>
            </w:r>
            <w:r>
              <w:rPr>
                <w:noProof/>
                <w:webHidden/>
              </w:rPr>
              <w:tab/>
            </w:r>
            <w:r>
              <w:rPr>
                <w:noProof/>
                <w:webHidden/>
              </w:rPr>
              <w:fldChar w:fldCharType="begin"/>
            </w:r>
            <w:r>
              <w:rPr>
                <w:noProof/>
                <w:webHidden/>
              </w:rPr>
              <w:instrText xml:space="preserve"> PAGEREF _Toc177036672 \h </w:instrText>
            </w:r>
            <w:r>
              <w:rPr>
                <w:noProof/>
                <w:webHidden/>
              </w:rPr>
            </w:r>
            <w:r>
              <w:rPr>
                <w:noProof/>
                <w:webHidden/>
              </w:rPr>
              <w:fldChar w:fldCharType="separate"/>
            </w:r>
            <w:r>
              <w:rPr>
                <w:noProof/>
                <w:webHidden/>
              </w:rPr>
              <w:t>8</w:t>
            </w:r>
            <w:r>
              <w:rPr>
                <w:noProof/>
                <w:webHidden/>
              </w:rPr>
              <w:fldChar w:fldCharType="end"/>
            </w:r>
          </w:hyperlink>
        </w:p>
        <w:p w14:paraId="54BD5485" w14:textId="2849FD9E" w:rsidR="000308C0" w:rsidRDefault="000308C0">
          <w:pPr>
            <w:pStyle w:val="TOC1"/>
            <w:tabs>
              <w:tab w:val="right" w:leader="dot" w:pos="9016"/>
            </w:tabs>
            <w:rPr>
              <w:rFonts w:eastAsiaTheme="minorEastAsia"/>
              <w:noProof/>
              <w:lang w:eastAsia="en-ZA"/>
            </w:rPr>
          </w:pPr>
          <w:hyperlink w:anchor="_Toc177036673" w:history="1">
            <w:r w:rsidRPr="005D5138">
              <w:rPr>
                <w:rStyle w:val="Hyperlink"/>
                <w:rFonts w:ascii="Arial" w:hAnsi="Arial" w:cs="Arial"/>
                <w:noProof/>
              </w:rPr>
              <w:t>5.1THE AIM (GOAL) OF THE PROJECT</w:t>
            </w:r>
            <w:r>
              <w:rPr>
                <w:noProof/>
                <w:webHidden/>
              </w:rPr>
              <w:tab/>
            </w:r>
            <w:r>
              <w:rPr>
                <w:noProof/>
                <w:webHidden/>
              </w:rPr>
              <w:fldChar w:fldCharType="begin"/>
            </w:r>
            <w:r>
              <w:rPr>
                <w:noProof/>
                <w:webHidden/>
              </w:rPr>
              <w:instrText xml:space="preserve"> PAGEREF _Toc177036673 \h </w:instrText>
            </w:r>
            <w:r>
              <w:rPr>
                <w:noProof/>
                <w:webHidden/>
              </w:rPr>
            </w:r>
            <w:r>
              <w:rPr>
                <w:noProof/>
                <w:webHidden/>
              </w:rPr>
              <w:fldChar w:fldCharType="separate"/>
            </w:r>
            <w:r>
              <w:rPr>
                <w:noProof/>
                <w:webHidden/>
              </w:rPr>
              <w:t>8</w:t>
            </w:r>
            <w:r>
              <w:rPr>
                <w:noProof/>
                <w:webHidden/>
              </w:rPr>
              <w:fldChar w:fldCharType="end"/>
            </w:r>
          </w:hyperlink>
        </w:p>
        <w:p w14:paraId="7E604628" w14:textId="303F3831" w:rsidR="000308C0" w:rsidRDefault="000308C0">
          <w:pPr>
            <w:pStyle w:val="TOC1"/>
            <w:tabs>
              <w:tab w:val="right" w:leader="dot" w:pos="9016"/>
            </w:tabs>
            <w:rPr>
              <w:rFonts w:eastAsiaTheme="minorEastAsia"/>
              <w:noProof/>
              <w:lang w:eastAsia="en-ZA"/>
            </w:rPr>
          </w:pPr>
          <w:hyperlink w:anchor="_Toc177036674" w:history="1">
            <w:r w:rsidRPr="005D5138">
              <w:rPr>
                <w:rStyle w:val="Hyperlink"/>
                <w:noProof/>
              </w:rPr>
              <w:t>5.2 DECISION-MAKING CRITERIA</w:t>
            </w:r>
            <w:r>
              <w:rPr>
                <w:noProof/>
                <w:webHidden/>
              </w:rPr>
              <w:tab/>
            </w:r>
            <w:r>
              <w:rPr>
                <w:noProof/>
                <w:webHidden/>
              </w:rPr>
              <w:fldChar w:fldCharType="begin"/>
            </w:r>
            <w:r>
              <w:rPr>
                <w:noProof/>
                <w:webHidden/>
              </w:rPr>
              <w:instrText xml:space="preserve"> PAGEREF _Toc177036674 \h </w:instrText>
            </w:r>
            <w:r>
              <w:rPr>
                <w:noProof/>
                <w:webHidden/>
              </w:rPr>
            </w:r>
            <w:r>
              <w:rPr>
                <w:noProof/>
                <w:webHidden/>
              </w:rPr>
              <w:fldChar w:fldCharType="separate"/>
            </w:r>
            <w:r>
              <w:rPr>
                <w:noProof/>
                <w:webHidden/>
              </w:rPr>
              <w:t>9</w:t>
            </w:r>
            <w:r>
              <w:rPr>
                <w:noProof/>
                <w:webHidden/>
              </w:rPr>
              <w:fldChar w:fldCharType="end"/>
            </w:r>
          </w:hyperlink>
        </w:p>
        <w:p w14:paraId="4E70768C" w14:textId="7CC041C6" w:rsidR="000308C0" w:rsidRDefault="000308C0">
          <w:pPr>
            <w:pStyle w:val="TOC1"/>
            <w:tabs>
              <w:tab w:val="right" w:leader="dot" w:pos="9016"/>
            </w:tabs>
            <w:rPr>
              <w:rFonts w:eastAsiaTheme="minorEastAsia"/>
              <w:noProof/>
              <w:lang w:eastAsia="en-ZA"/>
            </w:rPr>
          </w:pPr>
          <w:hyperlink w:anchor="_Toc177036675" w:history="1">
            <w:r w:rsidRPr="005D5138">
              <w:rPr>
                <w:rStyle w:val="Hyperlink"/>
                <w:noProof/>
              </w:rPr>
              <w:t>5.3 POSSIBLE SOLUTIONS AND OPTIONS</w:t>
            </w:r>
            <w:r>
              <w:rPr>
                <w:noProof/>
                <w:webHidden/>
              </w:rPr>
              <w:tab/>
            </w:r>
            <w:r>
              <w:rPr>
                <w:noProof/>
                <w:webHidden/>
              </w:rPr>
              <w:fldChar w:fldCharType="begin"/>
            </w:r>
            <w:r>
              <w:rPr>
                <w:noProof/>
                <w:webHidden/>
              </w:rPr>
              <w:instrText xml:space="preserve"> PAGEREF _Toc177036675 \h </w:instrText>
            </w:r>
            <w:r>
              <w:rPr>
                <w:noProof/>
                <w:webHidden/>
              </w:rPr>
            </w:r>
            <w:r>
              <w:rPr>
                <w:noProof/>
                <w:webHidden/>
              </w:rPr>
              <w:fldChar w:fldCharType="separate"/>
            </w:r>
            <w:r>
              <w:rPr>
                <w:noProof/>
                <w:webHidden/>
              </w:rPr>
              <w:t>10</w:t>
            </w:r>
            <w:r>
              <w:rPr>
                <w:noProof/>
                <w:webHidden/>
              </w:rPr>
              <w:fldChar w:fldCharType="end"/>
            </w:r>
          </w:hyperlink>
        </w:p>
        <w:p w14:paraId="4B80C92D" w14:textId="05E3692E" w:rsidR="000308C0" w:rsidRDefault="000308C0">
          <w:pPr>
            <w:pStyle w:val="TOC1"/>
            <w:tabs>
              <w:tab w:val="right" w:leader="dot" w:pos="9016"/>
            </w:tabs>
            <w:rPr>
              <w:rFonts w:eastAsiaTheme="minorEastAsia"/>
              <w:noProof/>
              <w:lang w:eastAsia="en-ZA"/>
            </w:rPr>
          </w:pPr>
          <w:hyperlink w:anchor="_Toc177036676" w:history="1">
            <w:r w:rsidRPr="005D5138">
              <w:rPr>
                <w:rStyle w:val="Hyperlink"/>
                <w:rFonts w:ascii="Arial" w:hAnsi="Arial" w:cs="Arial"/>
                <w:noProof/>
                <w:lang w:val="en-US"/>
              </w:rPr>
              <w:t>5.4 SELECTION OF THE BEST SOLUTION</w:t>
            </w:r>
            <w:r>
              <w:rPr>
                <w:noProof/>
                <w:webHidden/>
              </w:rPr>
              <w:tab/>
            </w:r>
            <w:r>
              <w:rPr>
                <w:noProof/>
                <w:webHidden/>
              </w:rPr>
              <w:fldChar w:fldCharType="begin"/>
            </w:r>
            <w:r>
              <w:rPr>
                <w:noProof/>
                <w:webHidden/>
              </w:rPr>
              <w:instrText xml:space="preserve"> PAGEREF _Toc177036676 \h </w:instrText>
            </w:r>
            <w:r>
              <w:rPr>
                <w:noProof/>
                <w:webHidden/>
              </w:rPr>
            </w:r>
            <w:r>
              <w:rPr>
                <w:noProof/>
                <w:webHidden/>
              </w:rPr>
              <w:fldChar w:fldCharType="separate"/>
            </w:r>
            <w:r>
              <w:rPr>
                <w:noProof/>
                <w:webHidden/>
              </w:rPr>
              <w:t>13</w:t>
            </w:r>
            <w:r>
              <w:rPr>
                <w:noProof/>
                <w:webHidden/>
              </w:rPr>
              <w:fldChar w:fldCharType="end"/>
            </w:r>
          </w:hyperlink>
        </w:p>
        <w:p w14:paraId="26B2A7E7" w14:textId="2EA1ABA4" w:rsidR="000308C0" w:rsidRDefault="000308C0">
          <w:pPr>
            <w:pStyle w:val="TOC1"/>
            <w:tabs>
              <w:tab w:val="left" w:pos="720"/>
              <w:tab w:val="right" w:leader="dot" w:pos="9016"/>
            </w:tabs>
            <w:rPr>
              <w:rFonts w:eastAsiaTheme="minorEastAsia"/>
              <w:noProof/>
              <w:lang w:eastAsia="en-ZA"/>
            </w:rPr>
          </w:pPr>
          <w:hyperlink w:anchor="_Toc177036677" w:history="1">
            <w:r w:rsidRPr="005D5138">
              <w:rPr>
                <w:rStyle w:val="Hyperlink"/>
                <w:rFonts w:ascii="Arial" w:hAnsi="Arial" w:cs="Arial"/>
                <w:noProof/>
              </w:rPr>
              <w:t>5.5</w:t>
            </w:r>
            <w:r>
              <w:rPr>
                <w:rFonts w:eastAsiaTheme="minorEastAsia"/>
                <w:noProof/>
                <w:lang w:eastAsia="en-ZA"/>
              </w:rPr>
              <w:tab/>
            </w:r>
            <w:r w:rsidRPr="005D5138">
              <w:rPr>
                <w:rStyle w:val="Hyperlink"/>
                <w:rFonts w:ascii="Arial" w:hAnsi="Arial" w:cs="Arial"/>
                <w:noProof/>
              </w:rPr>
              <w:t>PRE-IMPLEMENTATION OF THE SOLUTION</w:t>
            </w:r>
            <w:r>
              <w:rPr>
                <w:noProof/>
                <w:webHidden/>
              </w:rPr>
              <w:tab/>
            </w:r>
            <w:r>
              <w:rPr>
                <w:noProof/>
                <w:webHidden/>
              </w:rPr>
              <w:fldChar w:fldCharType="begin"/>
            </w:r>
            <w:r>
              <w:rPr>
                <w:noProof/>
                <w:webHidden/>
              </w:rPr>
              <w:instrText xml:space="preserve"> PAGEREF _Toc177036677 \h </w:instrText>
            </w:r>
            <w:r>
              <w:rPr>
                <w:noProof/>
                <w:webHidden/>
              </w:rPr>
            </w:r>
            <w:r>
              <w:rPr>
                <w:noProof/>
                <w:webHidden/>
              </w:rPr>
              <w:fldChar w:fldCharType="separate"/>
            </w:r>
            <w:r>
              <w:rPr>
                <w:noProof/>
                <w:webHidden/>
              </w:rPr>
              <w:t>13</w:t>
            </w:r>
            <w:r>
              <w:rPr>
                <w:noProof/>
                <w:webHidden/>
              </w:rPr>
              <w:fldChar w:fldCharType="end"/>
            </w:r>
          </w:hyperlink>
        </w:p>
        <w:p w14:paraId="2EE0199E" w14:textId="2DA0CE3B" w:rsidR="000308C0" w:rsidRDefault="000308C0">
          <w:pPr>
            <w:pStyle w:val="TOC1"/>
            <w:tabs>
              <w:tab w:val="left" w:pos="720"/>
              <w:tab w:val="right" w:leader="dot" w:pos="9016"/>
            </w:tabs>
            <w:rPr>
              <w:rFonts w:eastAsiaTheme="minorEastAsia"/>
              <w:noProof/>
              <w:lang w:eastAsia="en-ZA"/>
            </w:rPr>
          </w:pPr>
          <w:hyperlink w:anchor="_Toc177036678" w:history="1">
            <w:r w:rsidRPr="005D5138">
              <w:rPr>
                <w:rStyle w:val="Hyperlink"/>
                <w:rFonts w:ascii="Arial" w:hAnsi="Arial" w:cs="Arial"/>
                <w:noProof/>
                <w:highlight w:val="yellow"/>
              </w:rPr>
              <w:t>5.6</w:t>
            </w:r>
            <w:r>
              <w:rPr>
                <w:rFonts w:eastAsiaTheme="minorEastAsia"/>
                <w:noProof/>
                <w:lang w:eastAsia="en-ZA"/>
              </w:rPr>
              <w:tab/>
            </w:r>
            <w:r w:rsidRPr="005D5138">
              <w:rPr>
                <w:rStyle w:val="Hyperlink"/>
                <w:rFonts w:ascii="Arial" w:hAnsi="Arial" w:cs="Arial"/>
                <w:noProof/>
                <w:highlight w:val="yellow"/>
              </w:rPr>
              <w:t>IMPLEMENTATION OF THE SOLUTION</w:t>
            </w:r>
            <w:r>
              <w:rPr>
                <w:noProof/>
                <w:webHidden/>
              </w:rPr>
              <w:tab/>
            </w:r>
            <w:r>
              <w:rPr>
                <w:noProof/>
                <w:webHidden/>
              </w:rPr>
              <w:fldChar w:fldCharType="begin"/>
            </w:r>
            <w:r>
              <w:rPr>
                <w:noProof/>
                <w:webHidden/>
              </w:rPr>
              <w:instrText xml:space="preserve"> PAGEREF _Toc177036678 \h </w:instrText>
            </w:r>
            <w:r>
              <w:rPr>
                <w:noProof/>
                <w:webHidden/>
              </w:rPr>
            </w:r>
            <w:r>
              <w:rPr>
                <w:noProof/>
                <w:webHidden/>
              </w:rPr>
              <w:fldChar w:fldCharType="separate"/>
            </w:r>
            <w:r>
              <w:rPr>
                <w:noProof/>
                <w:webHidden/>
              </w:rPr>
              <w:t>14</w:t>
            </w:r>
            <w:r>
              <w:rPr>
                <w:noProof/>
                <w:webHidden/>
              </w:rPr>
              <w:fldChar w:fldCharType="end"/>
            </w:r>
          </w:hyperlink>
        </w:p>
        <w:p w14:paraId="66438DED" w14:textId="5DA55F7D" w:rsidR="000308C0" w:rsidRDefault="000308C0">
          <w:pPr>
            <w:pStyle w:val="TOC1"/>
            <w:tabs>
              <w:tab w:val="left" w:pos="720"/>
              <w:tab w:val="right" w:leader="dot" w:pos="9016"/>
            </w:tabs>
            <w:rPr>
              <w:rFonts w:eastAsiaTheme="minorEastAsia"/>
              <w:noProof/>
              <w:lang w:eastAsia="en-ZA"/>
            </w:rPr>
          </w:pPr>
          <w:hyperlink w:anchor="_Toc177036679" w:history="1">
            <w:r w:rsidRPr="005D5138">
              <w:rPr>
                <w:rStyle w:val="Hyperlink"/>
                <w:rFonts w:ascii="Arial" w:hAnsi="Arial" w:cs="Arial"/>
                <w:noProof/>
                <w:highlight w:val="yellow"/>
              </w:rPr>
              <w:t>5.7</w:t>
            </w:r>
            <w:r>
              <w:rPr>
                <w:rFonts w:eastAsiaTheme="minorEastAsia"/>
                <w:noProof/>
                <w:lang w:eastAsia="en-ZA"/>
              </w:rPr>
              <w:tab/>
            </w:r>
            <w:r w:rsidRPr="005D5138">
              <w:rPr>
                <w:rStyle w:val="Hyperlink"/>
                <w:rFonts w:ascii="Arial" w:hAnsi="Arial" w:cs="Arial"/>
                <w:noProof/>
                <w:highlight w:val="yellow"/>
              </w:rPr>
              <w:t>EVALUATION</w:t>
            </w:r>
            <w:r>
              <w:rPr>
                <w:noProof/>
                <w:webHidden/>
              </w:rPr>
              <w:tab/>
            </w:r>
            <w:r>
              <w:rPr>
                <w:noProof/>
                <w:webHidden/>
              </w:rPr>
              <w:fldChar w:fldCharType="begin"/>
            </w:r>
            <w:r>
              <w:rPr>
                <w:noProof/>
                <w:webHidden/>
              </w:rPr>
              <w:instrText xml:space="preserve"> PAGEREF _Toc177036679 \h </w:instrText>
            </w:r>
            <w:r>
              <w:rPr>
                <w:noProof/>
                <w:webHidden/>
              </w:rPr>
            </w:r>
            <w:r>
              <w:rPr>
                <w:noProof/>
                <w:webHidden/>
              </w:rPr>
              <w:fldChar w:fldCharType="separate"/>
            </w:r>
            <w:r>
              <w:rPr>
                <w:noProof/>
                <w:webHidden/>
              </w:rPr>
              <w:t>14</w:t>
            </w:r>
            <w:r>
              <w:rPr>
                <w:noProof/>
                <w:webHidden/>
              </w:rPr>
              <w:fldChar w:fldCharType="end"/>
            </w:r>
          </w:hyperlink>
        </w:p>
        <w:p w14:paraId="48A89A88" w14:textId="6A864B71" w:rsidR="000308C0" w:rsidRDefault="000308C0">
          <w:pPr>
            <w:pStyle w:val="TOC1"/>
            <w:tabs>
              <w:tab w:val="right" w:leader="dot" w:pos="9016"/>
            </w:tabs>
            <w:rPr>
              <w:rFonts w:eastAsiaTheme="minorEastAsia"/>
              <w:noProof/>
              <w:lang w:eastAsia="en-ZA"/>
            </w:rPr>
          </w:pPr>
          <w:hyperlink w:anchor="_Toc177036680" w:history="1">
            <w:r w:rsidRPr="005D5138">
              <w:rPr>
                <w:rStyle w:val="Hyperlink"/>
                <w:rFonts w:ascii="Arial" w:hAnsi="Arial" w:cs="Arial"/>
                <w:noProof/>
                <w:highlight w:val="yellow"/>
                <w:lang w:val="en-US"/>
              </w:rPr>
              <w:t>6.IMPACT</w:t>
            </w:r>
            <w:r>
              <w:rPr>
                <w:noProof/>
                <w:webHidden/>
              </w:rPr>
              <w:tab/>
            </w:r>
            <w:r>
              <w:rPr>
                <w:noProof/>
                <w:webHidden/>
              </w:rPr>
              <w:fldChar w:fldCharType="begin"/>
            </w:r>
            <w:r>
              <w:rPr>
                <w:noProof/>
                <w:webHidden/>
              </w:rPr>
              <w:instrText xml:space="preserve"> PAGEREF _Toc177036680 \h </w:instrText>
            </w:r>
            <w:r>
              <w:rPr>
                <w:noProof/>
                <w:webHidden/>
              </w:rPr>
            </w:r>
            <w:r>
              <w:rPr>
                <w:noProof/>
                <w:webHidden/>
              </w:rPr>
              <w:fldChar w:fldCharType="separate"/>
            </w:r>
            <w:r>
              <w:rPr>
                <w:noProof/>
                <w:webHidden/>
              </w:rPr>
              <w:t>14</w:t>
            </w:r>
            <w:r>
              <w:rPr>
                <w:noProof/>
                <w:webHidden/>
              </w:rPr>
              <w:fldChar w:fldCharType="end"/>
            </w:r>
          </w:hyperlink>
        </w:p>
        <w:p w14:paraId="073D40A8" w14:textId="21F1736B" w:rsidR="000308C0" w:rsidRDefault="000308C0">
          <w:pPr>
            <w:pStyle w:val="TOC1"/>
            <w:tabs>
              <w:tab w:val="right" w:leader="dot" w:pos="9016"/>
            </w:tabs>
            <w:rPr>
              <w:rFonts w:eastAsiaTheme="minorEastAsia"/>
              <w:noProof/>
              <w:lang w:eastAsia="en-ZA"/>
            </w:rPr>
          </w:pPr>
          <w:hyperlink w:anchor="_Toc177036681" w:history="1">
            <w:r w:rsidRPr="005D5138">
              <w:rPr>
                <w:rStyle w:val="Hyperlink"/>
                <w:rFonts w:ascii="Arial" w:hAnsi="Arial" w:cs="Arial"/>
                <w:noProof/>
                <w:highlight w:val="yellow"/>
                <w:lang w:val="en-US"/>
              </w:rPr>
              <w:t>7.CONCLUSION</w:t>
            </w:r>
            <w:r>
              <w:rPr>
                <w:noProof/>
                <w:webHidden/>
              </w:rPr>
              <w:tab/>
            </w:r>
            <w:r>
              <w:rPr>
                <w:noProof/>
                <w:webHidden/>
              </w:rPr>
              <w:fldChar w:fldCharType="begin"/>
            </w:r>
            <w:r>
              <w:rPr>
                <w:noProof/>
                <w:webHidden/>
              </w:rPr>
              <w:instrText xml:space="preserve"> PAGEREF _Toc177036681 \h </w:instrText>
            </w:r>
            <w:r>
              <w:rPr>
                <w:noProof/>
                <w:webHidden/>
              </w:rPr>
            </w:r>
            <w:r>
              <w:rPr>
                <w:noProof/>
                <w:webHidden/>
              </w:rPr>
              <w:fldChar w:fldCharType="separate"/>
            </w:r>
            <w:r>
              <w:rPr>
                <w:noProof/>
                <w:webHidden/>
              </w:rPr>
              <w:t>15</w:t>
            </w:r>
            <w:r>
              <w:rPr>
                <w:noProof/>
                <w:webHidden/>
              </w:rPr>
              <w:fldChar w:fldCharType="end"/>
            </w:r>
          </w:hyperlink>
        </w:p>
        <w:p w14:paraId="53E61A10" w14:textId="268E9849" w:rsidR="000308C0" w:rsidRDefault="000308C0">
          <w:pPr>
            <w:pStyle w:val="TOC1"/>
            <w:tabs>
              <w:tab w:val="right" w:leader="dot" w:pos="9016"/>
            </w:tabs>
            <w:rPr>
              <w:rFonts w:eastAsiaTheme="minorEastAsia"/>
              <w:noProof/>
              <w:lang w:eastAsia="en-ZA"/>
            </w:rPr>
          </w:pPr>
          <w:hyperlink w:anchor="_Toc177036682" w:history="1">
            <w:r w:rsidRPr="005D5138">
              <w:rPr>
                <w:rStyle w:val="Hyperlink"/>
                <w:noProof/>
              </w:rPr>
              <w:t>References</w:t>
            </w:r>
            <w:r>
              <w:rPr>
                <w:noProof/>
                <w:webHidden/>
              </w:rPr>
              <w:tab/>
            </w:r>
            <w:r>
              <w:rPr>
                <w:noProof/>
                <w:webHidden/>
              </w:rPr>
              <w:fldChar w:fldCharType="begin"/>
            </w:r>
            <w:r>
              <w:rPr>
                <w:noProof/>
                <w:webHidden/>
              </w:rPr>
              <w:instrText xml:space="preserve"> PAGEREF _Toc177036682 \h </w:instrText>
            </w:r>
            <w:r>
              <w:rPr>
                <w:noProof/>
                <w:webHidden/>
              </w:rPr>
            </w:r>
            <w:r>
              <w:rPr>
                <w:noProof/>
                <w:webHidden/>
              </w:rPr>
              <w:fldChar w:fldCharType="separate"/>
            </w:r>
            <w:r>
              <w:rPr>
                <w:noProof/>
                <w:webHidden/>
              </w:rPr>
              <w:t>16</w:t>
            </w:r>
            <w:r>
              <w:rPr>
                <w:noProof/>
                <w:webHidden/>
              </w:rPr>
              <w:fldChar w:fldCharType="end"/>
            </w:r>
          </w:hyperlink>
        </w:p>
        <w:p w14:paraId="640F9AE6" w14:textId="4774F193" w:rsidR="000308C0" w:rsidRDefault="000308C0">
          <w:r>
            <w:rPr>
              <w:b/>
              <w:bCs/>
              <w:noProof/>
            </w:rPr>
            <w:fldChar w:fldCharType="end"/>
          </w:r>
        </w:p>
      </w:sdtContent>
    </w:sdt>
    <w:p w14:paraId="4D4F581C" w14:textId="77777777" w:rsidR="008C26B5" w:rsidRDefault="008C26B5" w:rsidP="00A375D0">
      <w:pPr>
        <w:ind w:left="646" w:right="646"/>
        <w:rPr>
          <w:rFonts w:ascii="Arial" w:eastAsiaTheme="majorEastAsia" w:hAnsi="Arial" w:cs="Arial"/>
          <w:color w:val="0F4761" w:themeColor="accent1" w:themeShade="BF"/>
          <w:sz w:val="40"/>
          <w:szCs w:val="40"/>
        </w:rPr>
      </w:pPr>
      <w:r>
        <w:rPr>
          <w:rFonts w:ascii="Arial" w:hAnsi="Arial" w:cs="Arial"/>
        </w:rPr>
        <w:br w:type="page"/>
      </w:r>
    </w:p>
    <w:p w14:paraId="5A1C3288" w14:textId="7C17E7A4" w:rsidR="00A05B99" w:rsidRDefault="00412CDC" w:rsidP="00A375D0">
      <w:pPr>
        <w:pStyle w:val="Heading1"/>
        <w:ind w:left="646" w:right="646"/>
        <w:jc w:val="both"/>
        <w:rPr>
          <w:rFonts w:ascii="Arial" w:eastAsia="Times New Roman" w:hAnsi="Arial" w:cs="Arial"/>
        </w:rPr>
      </w:pPr>
      <w:bookmarkStart w:id="2" w:name="_Toc164344143"/>
      <w:bookmarkStart w:id="3" w:name="_Toc166867560"/>
      <w:bookmarkStart w:id="4" w:name="_Toc177036668"/>
      <w:bookmarkEnd w:id="0"/>
      <w:r>
        <w:rPr>
          <w:rFonts w:ascii="Arial" w:eastAsia="Times New Roman" w:hAnsi="Arial" w:cs="Arial"/>
        </w:rPr>
        <w:lastRenderedPageBreak/>
        <w:t>1</w:t>
      </w:r>
      <w:r w:rsidR="006F1D0E" w:rsidRPr="00D3429E">
        <w:rPr>
          <w:rFonts w:ascii="Arial" w:eastAsia="Times New Roman" w:hAnsi="Arial" w:cs="Arial"/>
        </w:rPr>
        <w:t>.</w:t>
      </w:r>
      <w:r w:rsidR="00A05B99" w:rsidRPr="00D3429E">
        <w:rPr>
          <w:rFonts w:ascii="Arial" w:eastAsia="Times New Roman" w:hAnsi="Arial" w:cs="Arial"/>
        </w:rPr>
        <w:t>CLARIFICATION OF CONCEPTS</w:t>
      </w:r>
      <w:bookmarkEnd w:id="2"/>
      <w:bookmarkEnd w:id="3"/>
      <w:bookmarkEnd w:id="4"/>
    </w:p>
    <w:p w14:paraId="6B1C7A66" w14:textId="77777777" w:rsidR="004E509D" w:rsidRPr="004E509D" w:rsidRDefault="004E509D" w:rsidP="00A375D0">
      <w:pPr>
        <w:ind w:left="646" w:right="646"/>
        <w:jc w:val="both"/>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7777777" w:rsidR="004E509D" w:rsidRPr="004E509D" w:rsidRDefault="004E509D" w:rsidP="00A375D0">
      <w:pPr>
        <w:ind w:left="646" w:right="646"/>
        <w:jc w:val="both"/>
        <w:rPr>
          <w:rFonts w:ascii="Arial" w:hAnsi="Arial" w:cs="Arial"/>
        </w:rPr>
      </w:pPr>
      <w:r w:rsidRPr="004E509D">
        <w:rPr>
          <w:rFonts w:ascii="Arial" w:hAnsi="Arial" w:cs="Arial"/>
          <w:b/>
          <w:bCs/>
        </w:rPr>
        <w:t>Computeriz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jc w:val="both"/>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77777777" w:rsidR="004E509D" w:rsidRPr="004E509D" w:rsidRDefault="004E509D" w:rsidP="00A375D0">
      <w:pPr>
        <w:ind w:left="646" w:right="646"/>
        <w:jc w:val="both"/>
        <w:rPr>
          <w:rFonts w:ascii="Arial" w:hAnsi="Arial" w:cs="Arial"/>
        </w:rPr>
      </w:pPr>
      <w:r w:rsidRPr="004E509D">
        <w:rPr>
          <w:rFonts w:ascii="Arial" w:hAnsi="Arial" w:cs="Arial"/>
          <w:b/>
          <w:bCs/>
        </w:rPr>
        <w:t>Oncology:</w:t>
      </w:r>
      <w:r w:rsidRPr="004E509D">
        <w:rPr>
          <w:rFonts w:ascii="Arial" w:hAnsi="Arial" w:cs="Arial"/>
        </w:rPr>
        <w:t xml:space="preserve"> The study and treatment of cancer which includes the various forms of therapy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77777777" w:rsidR="004E509D" w:rsidRPr="004E509D" w:rsidRDefault="004E509D" w:rsidP="00A375D0">
      <w:pPr>
        <w:ind w:left="646" w:right="646"/>
        <w:jc w:val="both"/>
        <w:rPr>
          <w:rFonts w:ascii="Arial" w:hAnsi="Arial" w:cs="Arial"/>
        </w:rPr>
      </w:pPr>
      <w:r w:rsidRPr="004E509D">
        <w:rPr>
          <w:rFonts w:ascii="Arial" w:hAnsi="Arial" w:cs="Arial"/>
          <w:b/>
          <w:bCs/>
        </w:rPr>
        <w:t>Evidence-Based Medicine (EBM):</w:t>
      </w:r>
      <w:r w:rsidRPr="004E509D">
        <w:rPr>
          <w:rFonts w:ascii="Arial" w:hAnsi="Arial" w:cs="Arial"/>
        </w:rPr>
        <w:t xml:space="preserve"> This is the usage of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3D7D8B7E" w:rsidR="00215C5D" w:rsidRDefault="004E509D" w:rsidP="00A375D0">
      <w:pPr>
        <w:ind w:left="646" w:right="646"/>
        <w:jc w:val="both"/>
        <w:rPr>
          <w:rFonts w:ascii="Arial" w:hAnsi="Arial" w:cs="Arial"/>
        </w:rPr>
      </w:pPr>
      <w:r w:rsidRPr="004E509D">
        <w:rPr>
          <w:rFonts w:ascii="Arial" w:hAnsi="Arial" w:cs="Arial"/>
        </w:rPr>
        <w:t xml:space="preserve">For the QIP project,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402189B8" w14:textId="77777777" w:rsidR="00412CDC" w:rsidRDefault="00412CDC" w:rsidP="00A375D0">
      <w:pPr>
        <w:ind w:left="646" w:right="646"/>
        <w:jc w:val="both"/>
        <w:rPr>
          <w:rFonts w:ascii="Arial" w:hAnsi="Arial" w:cs="Arial"/>
        </w:rPr>
      </w:pPr>
    </w:p>
    <w:p w14:paraId="1BE7521F" w14:textId="4ACCE950" w:rsidR="00412CDC" w:rsidRPr="008C26B5" w:rsidRDefault="00412CDC" w:rsidP="00412CDC">
      <w:pPr>
        <w:pStyle w:val="Heading1"/>
        <w:ind w:left="646" w:right="646"/>
        <w:jc w:val="both"/>
        <w:rPr>
          <w:rFonts w:ascii="Arial" w:hAnsi="Arial" w:cs="Arial"/>
        </w:rPr>
      </w:pPr>
      <w:bookmarkStart w:id="5" w:name="_Toc166867559"/>
      <w:bookmarkStart w:id="6" w:name="_Toc177036669"/>
      <w:r>
        <w:rPr>
          <w:rFonts w:ascii="Arial" w:hAnsi="Arial" w:cs="Arial"/>
        </w:rPr>
        <w:t>2.</w:t>
      </w:r>
      <w:r w:rsidRPr="008C26B5">
        <w:rPr>
          <w:rFonts w:ascii="Arial" w:hAnsi="Arial" w:cs="Arial"/>
        </w:rPr>
        <w:t>INTRODUCTION</w:t>
      </w:r>
      <w:bookmarkEnd w:id="5"/>
      <w:bookmarkEnd w:id="6"/>
    </w:p>
    <w:p w14:paraId="14462E48" w14:textId="77777777" w:rsidR="00412CDC" w:rsidRPr="00715D9B" w:rsidRDefault="00412CDC" w:rsidP="00412CDC">
      <w:pPr>
        <w:ind w:left="646" w:right="646"/>
        <w:jc w:val="both"/>
        <w:rPr>
          <w:rFonts w:ascii="Arial" w:hAnsi="Arial" w:cs="Arial"/>
          <w:lang w:val="en-US"/>
        </w:rPr>
      </w:pPr>
      <w:r w:rsidRPr="00715D9B">
        <w:rPr>
          <w:rFonts w:ascii="Arial" w:hAnsi="Arial" w:cs="Arial"/>
          <w:lang w:val="en-US"/>
        </w:rPr>
        <w:t xml:space="preserve">Cancer misdiagnosis may occur at any stage during the cancer misdiagnosis process. </w:t>
      </w:r>
      <w:r w:rsidRPr="00E8168A">
        <w:rPr>
          <w:rFonts w:ascii="Arial" w:hAnsi="Arial" w:cs="Arial"/>
          <w:highlight w:val="yellow"/>
          <w:lang w:val="en-US"/>
        </w:rPr>
        <w:t>Human error, such as a doctor’s negligence or incompetence when deciding which kinds of cancer tests would be needed, can result in cancer misdiagnosis.</w:t>
      </w:r>
      <w:r w:rsidRPr="00715D9B">
        <w:rPr>
          <w:rFonts w:ascii="Arial" w:hAnsi="Arial" w:cs="Arial"/>
          <w:lang w:val="en-US"/>
        </w:rPr>
        <w:t xml:space="preserve"> Misdiagnosis of cancer may occur during the testing process, such as errors in performing diagnostic imaging or poor cell sample collection for a biops</w:t>
      </w:r>
      <w:r w:rsidRPr="00790A1E">
        <w:rPr>
          <w:rFonts w:ascii="Arial" w:hAnsi="Arial" w:cs="Arial"/>
          <w:highlight w:val="yellow"/>
          <w:lang w:val="en-US"/>
        </w:rPr>
        <w:t>y</w:t>
      </w:r>
      <w:r w:rsidRPr="00715D9B">
        <w:rPr>
          <w:rFonts w:ascii="Arial" w:hAnsi="Arial" w:cs="Arial"/>
          <w:lang w:val="en-US"/>
        </w:rPr>
        <w:t>.</w:t>
      </w:r>
    </w:p>
    <w:p w14:paraId="636A2A6A" w14:textId="77777777" w:rsidR="00412CDC" w:rsidRPr="00715D9B" w:rsidRDefault="00412CDC" w:rsidP="00412CDC">
      <w:pPr>
        <w:ind w:left="646" w:right="646"/>
        <w:jc w:val="both"/>
        <w:rPr>
          <w:rFonts w:ascii="Arial" w:hAnsi="Arial" w:cs="Arial"/>
          <w:lang w:val="en-US"/>
        </w:rPr>
      </w:pPr>
      <w:r w:rsidRPr="00790A1E">
        <w:rPr>
          <w:rFonts w:ascii="Arial" w:hAnsi="Arial" w:cs="Arial"/>
          <w:highlight w:val="yellow"/>
        </w:rPr>
        <w:lastRenderedPageBreak/>
        <w:t xml:space="preserve">Our topic is about </w:t>
      </w:r>
      <w:r w:rsidRPr="00790A1E">
        <w:rPr>
          <w:rFonts w:ascii="Arial" w:hAnsi="Arial" w:cs="Arial"/>
          <w:highlight w:val="yellow"/>
          <w:lang w:val="en-US"/>
        </w:rPr>
        <w:t>designing a clinical decision support system (CDSS) directed towards cancer patients, with adherence to Evidence-Based Medicine guidelines.</w:t>
      </w:r>
      <w:r w:rsidRPr="00715D9B">
        <w:rPr>
          <w:rFonts w:ascii="Arial" w:hAnsi="Arial" w:cs="Arial"/>
          <w:lang w:val="en-US"/>
        </w:rPr>
        <w:t xml:space="preserve">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jc w:val="both"/>
        <w:rPr>
          <w:rFonts w:ascii="Arial" w:hAnsi="Arial" w:cs="Arial"/>
          <w:lang w:val="en-US"/>
        </w:rPr>
      </w:pPr>
      <w:r w:rsidRPr="00790A1E">
        <w:rPr>
          <w:rFonts w:ascii="Arial" w:hAnsi="Arial" w:cs="Arial"/>
          <w:highlight w:val="yellow"/>
        </w:rPr>
        <w:t>The following aspects are discussed in the report below,</w:t>
      </w:r>
      <w:r w:rsidRPr="00715D9B">
        <w:rPr>
          <w:rFonts w:ascii="Arial" w:hAnsi="Arial" w:cs="Arial"/>
        </w:rPr>
        <w:t xml:space="preserve"> </w:t>
      </w:r>
      <w:r w:rsidRPr="00715D9B">
        <w:rPr>
          <w:rFonts w:ascii="Arial" w:hAnsi="Arial" w:cs="Arial"/>
          <w:lang w:val="en-US"/>
        </w:rPr>
        <w:t xml:space="preserve">quality standards applicable to the project, identification of the problem including factors that contribute to the problem, and clarification of the most important concepts. By addressing these aspects comprehensively, </w:t>
      </w:r>
      <w:r w:rsidRPr="00790A1E">
        <w:rPr>
          <w:rFonts w:ascii="Arial" w:hAnsi="Arial" w:cs="Arial"/>
          <w:highlight w:val="yellow"/>
          <w:lang w:val="en-US"/>
        </w:rPr>
        <w:t>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jc w:val="both"/>
        <w:rPr>
          <w:rFonts w:ascii="Arial" w:hAnsi="Arial" w:cs="Arial"/>
          <w:lang w:val="en-US"/>
        </w:rPr>
      </w:pPr>
    </w:p>
    <w:p w14:paraId="4F6F8610" w14:textId="77777777" w:rsidR="004C40C7" w:rsidRDefault="004C40C7" w:rsidP="004C40C7">
      <w:pPr>
        <w:pStyle w:val="Heading1"/>
        <w:ind w:left="646" w:right="646"/>
        <w:jc w:val="both"/>
        <w:rPr>
          <w:rFonts w:ascii="Arial" w:hAnsi="Arial" w:cs="Arial"/>
        </w:rPr>
      </w:pPr>
      <w:bookmarkStart w:id="7" w:name="_Toc164344144"/>
      <w:bookmarkStart w:id="8" w:name="_Toc166867561"/>
      <w:bookmarkStart w:id="9" w:name="_Hlk165118508"/>
      <w:bookmarkStart w:id="10" w:name="_Toc164344145"/>
      <w:bookmarkStart w:id="11" w:name="_Toc177036670"/>
      <w:r>
        <w:rPr>
          <w:rFonts w:ascii="Arial" w:hAnsi="Arial" w:cs="Arial"/>
        </w:rPr>
        <w:t>3.QUALITY STANDARD(S) APPLICABLE TO REPORT / PROJECT</w:t>
      </w:r>
      <w:bookmarkEnd w:id="7"/>
      <w:bookmarkEnd w:id="8"/>
      <w:bookmarkEnd w:id="11"/>
    </w:p>
    <w:p w14:paraId="0476E304" w14:textId="77777777" w:rsidR="004C40C7" w:rsidRPr="00C35CFC" w:rsidRDefault="004C40C7" w:rsidP="004C40C7">
      <w:pPr>
        <w:ind w:left="646" w:right="646"/>
        <w:jc w:val="both"/>
        <w:rPr>
          <w:rFonts w:ascii="Arial" w:hAnsi="Arial" w:cs="Arial"/>
        </w:rPr>
      </w:pPr>
      <w:r w:rsidRPr="00C35CFC">
        <w:rPr>
          <w:rFonts w:ascii="Arial" w:hAnsi="Arial" w:cs="Arial"/>
        </w:rPr>
        <w:t>Quality standards serve as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Pr="00C35CFC">
        <w:rPr>
          <w:rFonts w:ascii="Arial" w:hAnsi="Arial" w:cs="Arial"/>
        </w:rPr>
        <w:t>As we embark on the implementation of the Clinical Decision Support System (CDSS) tailored for cancer care, it's essential to uphold these standards. In this section, we will focus on several standards that nurses must adhere to when treating and diagnosing cancer.</w:t>
      </w:r>
    </w:p>
    <w:p w14:paraId="5FEFC3B4"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77777777" w:rsidR="004C40C7" w:rsidRPr="00C35CFC" w:rsidRDefault="004C40C7" w:rsidP="004C40C7">
      <w:pPr>
        <w:ind w:left="646" w:right="646"/>
        <w:jc w:val="both"/>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w:t>
      </w:r>
      <w:r w:rsidRPr="00C35CFC">
        <w:rPr>
          <w:rFonts w:ascii="Arial" w:hAnsi="Arial" w:cs="Arial"/>
        </w:rPr>
        <w:lastRenderedPageBreak/>
        <w:t xml:space="preserve">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 with the goal 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77777777" w:rsidR="004C40C7" w:rsidRPr="00C35CFC" w:rsidRDefault="004C40C7" w:rsidP="004C40C7">
      <w:pPr>
        <w:ind w:left="646" w:right="646"/>
        <w:jc w:val="both"/>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Nurses specializing in oncology undergo specialized 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Collaborative teamwork with healthcare professionals ensures holistic and coordinated care throughout the cancer journey, ultimately contributing to improved outcomes for patients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77777777" w:rsidR="004C40C7" w:rsidRPr="00C35CFC" w:rsidRDefault="004C40C7" w:rsidP="004C40C7">
      <w:pPr>
        <w:ind w:left="646" w:right="646"/>
        <w:jc w:val="both"/>
        <w:rPr>
          <w:rFonts w:ascii="Arial" w:hAnsi="Arial" w:cs="Arial"/>
        </w:rPr>
      </w:pPr>
      <w:r w:rsidRPr="00C35CFC">
        <w:rPr>
          <w:rFonts w:ascii="Arial" w:hAnsi="Arial" w:cs="Arial"/>
        </w:rPr>
        <w:t>Evidence-Based Practice (EBP) Guidelines serve as essential tools in nursing practice, integrating research evidence with clinical expertise and patient preferences to inform decision-making. Nurses evaluate and integrate 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Implementation of EBP guidelines involves adopting standardized 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Healthcare organizations 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jc w:val="both"/>
        <w:rPr>
          <w:rFonts w:ascii="Arial" w:hAnsi="Arial" w:cs="Arial"/>
        </w:rPr>
      </w:pPr>
    </w:p>
    <w:p w14:paraId="69E2AB29" w14:textId="77777777" w:rsidR="004C40C7" w:rsidRDefault="004C40C7" w:rsidP="004C40C7">
      <w:pPr>
        <w:ind w:left="646" w:right="646"/>
        <w:jc w:val="both"/>
        <w:rPr>
          <w:rFonts w:ascii="Arial" w:hAnsi="Arial" w:cs="Arial"/>
        </w:rPr>
      </w:pPr>
    </w:p>
    <w:p w14:paraId="37CD32B7" w14:textId="77777777" w:rsidR="004C40C7" w:rsidRDefault="004C40C7" w:rsidP="004C40C7">
      <w:pPr>
        <w:ind w:left="646" w:right="646"/>
        <w:jc w:val="both"/>
        <w:rPr>
          <w:rFonts w:ascii="Arial" w:hAnsi="Arial" w:cs="Arial"/>
        </w:rPr>
      </w:pPr>
    </w:p>
    <w:p w14:paraId="561F62C2" w14:textId="77777777" w:rsidR="004C40C7" w:rsidRDefault="004C40C7" w:rsidP="004C40C7">
      <w:pPr>
        <w:ind w:left="646" w:right="646"/>
        <w:jc w:val="both"/>
        <w:rPr>
          <w:rFonts w:ascii="Arial" w:hAnsi="Arial" w:cs="Arial"/>
        </w:rPr>
      </w:pP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6B2CEA">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6B2CEA">
            <w:pPr>
              <w:ind w:left="646" w:right="646"/>
              <w:jc w:val="both"/>
              <w:rPr>
                <w:b/>
                <w:bCs/>
                <w:color w:val="E97132" w:themeColor="accent2"/>
              </w:rPr>
            </w:pPr>
          </w:p>
          <w:p w14:paraId="19D5690D" w14:textId="77777777" w:rsidR="004C40C7" w:rsidRDefault="004C40C7" w:rsidP="006B2CEA">
            <w:pPr>
              <w:ind w:left="646" w:right="646"/>
              <w:jc w:val="both"/>
              <w:rPr>
                <w:b/>
                <w:bCs/>
                <w:color w:val="E97132" w:themeColor="accent2"/>
                <w:sz w:val="36"/>
                <w:szCs w:val="36"/>
              </w:rPr>
            </w:pPr>
            <w:r>
              <w:rPr>
                <w:b/>
                <w:bCs/>
                <w:color w:val="E97132" w:themeColor="accent2"/>
                <w:sz w:val="36"/>
                <w:szCs w:val="36"/>
              </w:rPr>
              <w:t>South African Cancer Control Timeline Summarized</w:t>
            </w:r>
          </w:p>
        </w:tc>
      </w:tr>
      <w:tr w:rsidR="004C40C7" w14:paraId="57186F0D"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Outcome</w:t>
            </w:r>
          </w:p>
        </w:tc>
      </w:tr>
      <w:tr w:rsidR="004C40C7" w14:paraId="6CB346C6"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6B2CEA">
            <w:pPr>
              <w:ind w:left="646" w:right="646"/>
              <w:jc w:val="both"/>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77777777" w:rsidR="004C40C7" w:rsidRDefault="004C40C7" w:rsidP="006B2CEA">
            <w:pPr>
              <w:ind w:left="646" w:right="646"/>
              <w:jc w:val="both"/>
            </w:pPr>
            <w:r>
              <w:t>Pathology Based National 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6B2CEA">
            <w:pPr>
              <w:ind w:left="646" w:right="646"/>
              <w:jc w:val="both"/>
            </w:pPr>
            <w:r>
              <w:t>Pathology Based National Cancer Registry established.</w:t>
            </w:r>
          </w:p>
        </w:tc>
      </w:tr>
      <w:tr w:rsidR="004C40C7" w14:paraId="030E4001"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6B2CEA">
            <w:pPr>
              <w:ind w:left="646" w:right="646"/>
              <w:jc w:val="both"/>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6B2CEA">
            <w:pPr>
              <w:ind w:left="646" w:right="646"/>
              <w:jc w:val="both"/>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77777777" w:rsidR="004C40C7" w:rsidRDefault="004C40C7" w:rsidP="006B2CEA">
            <w:pPr>
              <w:ind w:left="646" w:right="646"/>
              <w:jc w:val="both"/>
            </w:pPr>
            <w:r>
              <w:t>65,000 South African donors registered; access to 20 million global donors.</w:t>
            </w:r>
          </w:p>
        </w:tc>
      </w:tr>
      <w:tr w:rsidR="004C40C7" w14:paraId="1986AAA6"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6B2CEA">
            <w:pPr>
              <w:ind w:left="646" w:right="646"/>
              <w:jc w:val="both"/>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6B2CEA">
            <w:pPr>
              <w:ind w:left="646" w:right="646"/>
              <w:jc w:val="both"/>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7777777" w:rsidR="004C40C7" w:rsidRDefault="004C40C7" w:rsidP="006B2CEA">
            <w:pPr>
              <w:ind w:left="646" w:right="646"/>
              <w:jc w:val="both"/>
            </w:pPr>
            <w:r>
              <w:t>South Africa first country to regulate tobacco use and sales. SA joins WHO Tobacco Convention in 2005</w:t>
            </w:r>
          </w:p>
        </w:tc>
      </w:tr>
      <w:tr w:rsidR="004C40C7" w14:paraId="73FE1081"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6B2CEA">
            <w:pPr>
              <w:ind w:left="646" w:right="646"/>
              <w:jc w:val="both"/>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7777777" w:rsidR="004C40C7" w:rsidRDefault="004C40C7" w:rsidP="006B2CEA">
            <w:pPr>
              <w:ind w:left="646" w:right="646"/>
              <w:jc w:val="both"/>
            </w:pPr>
            <w:r>
              <w:rPr>
                <w:highlight w:val="yellow"/>
              </w:rPr>
              <w:t>First National Cancer Control Plan (NCCP)</w:t>
            </w:r>
            <w:r>
              <w:t xml:space="preserve"> 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77777777" w:rsidR="004C40C7" w:rsidRDefault="004C40C7" w:rsidP="006B2CEA">
            <w:pPr>
              <w:ind w:left="646" w:right="646"/>
              <w:jc w:val="both"/>
            </w:pPr>
            <w:r>
              <w:t>Cervical Cancer Policy implemented with national screening guidelines.</w:t>
            </w:r>
          </w:p>
        </w:tc>
      </w:tr>
      <w:tr w:rsidR="004C40C7" w14:paraId="29B5909F"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6B2CEA">
            <w:pPr>
              <w:ind w:left="646" w:right="646"/>
              <w:jc w:val="both"/>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6B2CEA">
            <w:pPr>
              <w:ind w:left="646" w:right="646"/>
              <w:jc w:val="both"/>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6B2CEA">
            <w:pPr>
              <w:ind w:left="646" w:right="646"/>
              <w:jc w:val="both"/>
            </w:pPr>
            <w:r>
              <w:t>Calls to update NCCP; NDoH calls for unified cancer community consultation.</w:t>
            </w:r>
          </w:p>
        </w:tc>
      </w:tr>
      <w:tr w:rsidR="004C40C7" w14:paraId="3682D565"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6B2CEA">
            <w:pPr>
              <w:ind w:left="646" w:right="646"/>
              <w:jc w:val="both"/>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6B2CEA">
            <w:pPr>
              <w:ind w:left="646" w:right="646"/>
              <w:jc w:val="both"/>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77777777" w:rsidR="004C40C7" w:rsidRDefault="004C40C7" w:rsidP="006B2CEA">
            <w:pPr>
              <w:ind w:left="646" w:right="646"/>
              <w:jc w:val="both"/>
            </w:pPr>
            <w:r>
              <w:t>Commitment for policy finalization by March 2016, but no further developments.</w:t>
            </w:r>
          </w:p>
        </w:tc>
      </w:tr>
      <w:bookmarkEnd w:id="9"/>
    </w:tbl>
    <w:p w14:paraId="54416685" w14:textId="77777777" w:rsidR="004C40C7" w:rsidRDefault="004C40C7" w:rsidP="004C40C7">
      <w:pPr>
        <w:ind w:left="646" w:right="646"/>
        <w:jc w:val="both"/>
        <w:rPr>
          <w:rFonts w:ascii="Arial" w:hAnsi="Arial" w:cs="Arial"/>
          <w:i/>
          <w:iCs/>
          <w:sz w:val="22"/>
          <w:szCs w:val="22"/>
        </w:rPr>
      </w:pPr>
    </w:p>
    <w:p w14:paraId="6C06EC8E" w14:textId="77777777" w:rsidR="004C40C7" w:rsidRDefault="004C40C7" w:rsidP="004C40C7">
      <w:pPr>
        <w:ind w:left="646" w:right="646"/>
        <w:jc w:val="both"/>
        <w:rPr>
          <w:rFonts w:ascii="Arial" w:hAnsi="Arial" w:cs="Arial"/>
          <w:i/>
          <w:iCs/>
          <w:sz w:val="22"/>
          <w:szCs w:val="22"/>
        </w:rPr>
      </w:pPr>
      <w:r>
        <w:rPr>
          <w:rFonts w:ascii="Arial" w:hAnsi="Arial" w:cs="Arial"/>
          <w:i/>
          <w:iCs/>
          <w:sz w:val="22"/>
          <w:szCs w:val="22"/>
        </w:rPr>
        <w:t xml:space="preserve">Figure 1: to see the full source timeline visit the web document </w:t>
      </w:r>
      <w:sdt>
        <w:sdtPr>
          <w:rPr>
            <w:rFonts w:ascii="Arial" w:hAnsi="Arial" w:cs="Arial"/>
            <w:i/>
            <w:iCs/>
            <w:sz w:val="22"/>
            <w:szCs w:val="22"/>
          </w:rPr>
          <w:id w:val="-2140021750"/>
          <w:citation/>
        </w:sdtPr>
        <w:sdtContent>
          <w:r>
            <w:rPr>
              <w:rFonts w:ascii="Arial" w:hAnsi="Arial" w:cs="Arial"/>
              <w:i/>
              <w:iCs/>
              <w:sz w:val="22"/>
              <w:szCs w:val="22"/>
            </w:rPr>
            <w:fldChar w:fldCharType="begin"/>
          </w:r>
          <w:r>
            <w:rPr>
              <w:rFonts w:ascii="Arial" w:hAnsi="Arial" w:cs="Arial"/>
              <w:i/>
              <w:iCs/>
              <w:sz w:val="22"/>
              <w:szCs w:val="22"/>
            </w:rPr>
            <w:instrText xml:space="preserve"> CITATION SOU19 \l 7177 </w:instrText>
          </w:r>
          <w:r>
            <w:rPr>
              <w:rFonts w:ascii="Arial" w:hAnsi="Arial" w:cs="Arial"/>
              <w:i/>
              <w:iCs/>
              <w:sz w:val="22"/>
              <w:szCs w:val="22"/>
            </w:rPr>
            <w:fldChar w:fldCharType="separate"/>
          </w:r>
          <w:r>
            <w:rPr>
              <w:rFonts w:ascii="Arial" w:hAnsi="Arial" w:cs="Arial"/>
              <w:i/>
              <w:iCs/>
              <w:noProof/>
              <w:sz w:val="22"/>
              <w:szCs w:val="22"/>
            </w:rPr>
            <w:t>( SOUTH-AFRICAN-CANCER-CONTROL-ROADMAP, 2019)</w:t>
          </w:r>
          <w:r>
            <w:rPr>
              <w:rFonts w:ascii="Arial" w:hAnsi="Arial" w:cs="Arial"/>
              <w:i/>
              <w:iCs/>
              <w:sz w:val="22"/>
              <w:szCs w:val="22"/>
            </w:rPr>
            <w:fldChar w:fldCharType="end"/>
          </w:r>
        </w:sdtContent>
      </w:sdt>
      <w:bookmarkEnd w:id="10"/>
    </w:p>
    <w:p w14:paraId="60AE0788" w14:textId="77777777" w:rsidR="004C40C7" w:rsidRPr="00412CDC" w:rsidRDefault="004C40C7" w:rsidP="004C40C7">
      <w:pPr>
        <w:ind w:left="646" w:right="646"/>
        <w:jc w:val="both"/>
        <w:rPr>
          <w:rFonts w:ascii="Arial" w:hAnsi="Arial" w:cs="Arial"/>
          <w:i/>
          <w:iCs/>
          <w:sz w:val="22"/>
          <w:szCs w:val="22"/>
        </w:rPr>
      </w:pPr>
    </w:p>
    <w:p w14:paraId="21CCF8BF" w14:textId="77777777" w:rsidR="004C40C7" w:rsidRDefault="004C40C7" w:rsidP="00412CDC">
      <w:pPr>
        <w:ind w:left="646" w:right="646"/>
        <w:jc w:val="both"/>
        <w:rPr>
          <w:rFonts w:ascii="Arial" w:hAnsi="Arial" w:cs="Arial"/>
          <w:lang w:val="en-US"/>
        </w:rPr>
      </w:pPr>
    </w:p>
    <w:p w14:paraId="28CF3407" w14:textId="77777777" w:rsidR="00ED7927" w:rsidRDefault="00ED7927" w:rsidP="00412CDC">
      <w:pPr>
        <w:ind w:left="646" w:right="646"/>
        <w:jc w:val="both"/>
        <w:rPr>
          <w:rFonts w:ascii="Arial" w:hAnsi="Arial" w:cs="Arial"/>
          <w:lang w:val="en-US"/>
        </w:rPr>
      </w:pPr>
    </w:p>
    <w:p w14:paraId="11AEBFF7" w14:textId="06BB36E2" w:rsidR="00ED7927" w:rsidRDefault="004C40C7" w:rsidP="00ED7927">
      <w:pPr>
        <w:pStyle w:val="Heading1"/>
        <w:ind w:left="646" w:right="646"/>
        <w:jc w:val="both"/>
        <w:rPr>
          <w:lang w:val="en-US"/>
        </w:rPr>
      </w:pPr>
      <w:bookmarkStart w:id="12" w:name="_Toc166868085"/>
      <w:bookmarkStart w:id="13" w:name="_Toc177036671"/>
      <w:r>
        <w:rPr>
          <w:lang w:val="en-US"/>
        </w:rPr>
        <w:t>4</w:t>
      </w:r>
      <w:r w:rsidR="00ED7927" w:rsidRPr="004E509D">
        <w:rPr>
          <w:lang w:val="en-US"/>
        </w:rPr>
        <w:t>.THE PROBLEM NOTED</w:t>
      </w:r>
      <w:bookmarkEnd w:id="12"/>
      <w:bookmarkEnd w:id="13"/>
    </w:p>
    <w:p w14:paraId="780724FE" w14:textId="77777777" w:rsidR="00ED7927" w:rsidRPr="008C26B5" w:rsidRDefault="00ED7927" w:rsidP="00ED7927">
      <w:pPr>
        <w:spacing w:line="360" w:lineRule="auto"/>
        <w:ind w:left="646" w:right="646"/>
        <w:jc w:val="both"/>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ED7927">
      <w:pPr>
        <w:spacing w:line="360" w:lineRule="auto"/>
        <w:ind w:left="646" w:right="646"/>
        <w:jc w:val="both"/>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lastRenderedPageBreak/>
        <w:t>4.1 Problem</w:t>
      </w:r>
      <w:r w:rsidRPr="004E509D">
        <w:rPr>
          <w:rFonts w:ascii="Arial" w:hAnsi="Arial" w:cs="Arial"/>
          <w:lang w:val="en-US"/>
        </w:rPr>
        <w:t>: Delay in diagnosing cancer in a patient.</w:t>
      </w:r>
    </w:p>
    <w:p w14:paraId="2B6C039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Nature of the problem</w:t>
      </w:r>
      <w:r w:rsidRPr="004E509D">
        <w:rPr>
          <w:rFonts w:ascii="Arial" w:hAnsi="Arial" w:cs="Arial"/>
          <w:lang w:val="en-US"/>
        </w:rPr>
        <w:t>: The problem involves a delay in the diagnosis of cancer because patient’s poor background and lack of income from home that led to be unable to afford medicals and chemotherapy for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69D20008"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A delay in diagnosing cancer can have a significant impact on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w:t>
      </w:r>
      <w:proofErr w:type="gramStart"/>
      <w:r w:rsidRPr="004E509D">
        <w:rPr>
          <w:rFonts w:ascii="Arial" w:hAnsi="Arial" w:cs="Arial"/>
          <w:lang w:val="en-US"/>
        </w:rPr>
        <w:t>showed,</w:t>
      </w:r>
      <w:proofErr w:type="gramEnd"/>
      <w:r w:rsidRPr="004E509D">
        <w:rPr>
          <w:rFonts w:ascii="Arial" w:hAnsi="Arial" w:cs="Arial"/>
          <w:lang w:val="en-US"/>
        </w:rPr>
        <w:t xml:space="preserve">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jc w:val="both"/>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z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zed that patients from rural setting or those coming from the low-income bracket also spend a lot of time due to health facility related reasons as they—lacking diagnostic </w:t>
      </w:r>
      <w:proofErr w:type="spellStart"/>
      <w:r w:rsidRPr="004E509D">
        <w:rPr>
          <w:rFonts w:ascii="Arial" w:hAnsi="Arial" w:cs="Arial"/>
          <w:lang w:val="en-US"/>
        </w:rPr>
        <w:t>centres</w:t>
      </w:r>
      <w:proofErr w:type="spellEnd"/>
      <w:r w:rsidRPr="004E509D">
        <w:rPr>
          <w:rFonts w:ascii="Arial" w:hAnsi="Arial" w:cs="Arial"/>
          <w:lang w:val="en-US"/>
        </w:rPr>
        <w:t xml:space="preserve"> and specialist.</w:t>
      </w:r>
    </w:p>
    <w:p w14:paraId="4B5219E6"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uman resources</w:t>
      </w:r>
      <w:r w:rsidRPr="004E509D">
        <w:rPr>
          <w:rFonts w:ascii="Arial" w:hAnsi="Arial" w:cs="Arial"/>
          <w:lang w:val="en-US"/>
        </w:rPr>
        <w:t>: Inadequate training or awareness among healthcare providers regarding cancer symptoms, diagnostic guidelines, or communication with patients.</w:t>
      </w:r>
    </w:p>
    <w:p w14:paraId="27B869B1"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Patient factors</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2 Root Cause Analysis:</w:t>
      </w:r>
    </w:p>
    <w:p w14:paraId="7BAAB65C" w14:textId="77777777" w:rsidR="00ED7927" w:rsidRPr="00A53132" w:rsidRDefault="00ED7927" w:rsidP="00ED7927">
      <w:pPr>
        <w:numPr>
          <w:ilvl w:val="0"/>
          <w:numId w:val="10"/>
        </w:numPr>
        <w:ind w:left="646" w:right="646"/>
        <w:jc w:val="both"/>
        <w:rPr>
          <w:rFonts w:ascii="Arial" w:hAnsi="Arial" w:cs="Arial"/>
          <w:highlight w:val="yellow"/>
          <w:lang w:val="en-US"/>
        </w:rPr>
      </w:pPr>
      <w:r w:rsidRPr="00A53132">
        <w:rPr>
          <w:rFonts w:ascii="Arial" w:hAnsi="Arial" w:cs="Arial"/>
          <w:b/>
          <w:bCs/>
          <w:highlight w:val="yellow"/>
          <w:u w:val="single"/>
          <w:lang w:val="en-US"/>
        </w:rPr>
        <w:t>Identify the problem</w:t>
      </w:r>
      <w:r w:rsidRPr="00A53132">
        <w:rPr>
          <w:rFonts w:ascii="Arial" w:hAnsi="Arial" w:cs="Arial"/>
          <w:highlight w:val="yellow"/>
          <w:lang w:val="en-US"/>
        </w:rPr>
        <w:t>: Delay in diagnosing cancer in a patient.</w:t>
      </w:r>
    </w:p>
    <w:p w14:paraId="5F22EC7E" w14:textId="77777777" w:rsidR="00ED7927" w:rsidRPr="00A53132" w:rsidRDefault="00ED7927" w:rsidP="00ED7927">
      <w:pPr>
        <w:numPr>
          <w:ilvl w:val="0"/>
          <w:numId w:val="10"/>
        </w:numPr>
        <w:ind w:left="646" w:right="646"/>
        <w:jc w:val="both"/>
        <w:rPr>
          <w:rFonts w:ascii="Arial" w:hAnsi="Arial" w:cs="Arial"/>
          <w:highlight w:val="yellow"/>
          <w:lang w:val="en-US"/>
        </w:rPr>
      </w:pPr>
      <w:r w:rsidRPr="00A53132">
        <w:rPr>
          <w:rFonts w:ascii="Arial" w:hAnsi="Arial" w:cs="Arial"/>
          <w:b/>
          <w:bCs/>
          <w:highlight w:val="yellow"/>
          <w:u w:val="single"/>
          <w:lang w:val="en-US"/>
        </w:rPr>
        <w:lastRenderedPageBreak/>
        <w:t>Identify Causal Factors</w:t>
      </w:r>
      <w:r w:rsidRPr="00A53132">
        <w:rPr>
          <w:rFonts w:ascii="Arial" w:hAnsi="Arial" w:cs="Arial"/>
          <w:highlight w:val="yellow"/>
          <w:lang w:val="en-US"/>
        </w:rPr>
        <w:t xml:space="preserve">: Determine the underlying causes of delays, such as healthcare system issues, patient-related factors, or healthcare provider-related factors. </w:t>
      </w:r>
    </w:p>
    <w:p w14:paraId="59D78E64" w14:textId="77777777" w:rsidR="00ED7927" w:rsidRPr="00A53132" w:rsidRDefault="00ED7927" w:rsidP="00ED7927">
      <w:pPr>
        <w:numPr>
          <w:ilvl w:val="0"/>
          <w:numId w:val="10"/>
        </w:numPr>
        <w:ind w:left="646" w:right="646"/>
        <w:jc w:val="both"/>
        <w:rPr>
          <w:rFonts w:ascii="Arial" w:hAnsi="Arial" w:cs="Arial"/>
          <w:b/>
          <w:bCs/>
          <w:highlight w:val="yellow"/>
          <w:lang w:val="en-US"/>
        </w:rPr>
      </w:pPr>
      <w:r w:rsidRPr="00A53132">
        <w:rPr>
          <w:rFonts w:ascii="Arial" w:hAnsi="Arial" w:cs="Arial"/>
          <w:b/>
          <w:bCs/>
          <w:highlight w:val="yellow"/>
          <w:lang w:val="en-US"/>
        </w:rPr>
        <w:t xml:space="preserve">Healthcare System Issues: </w:t>
      </w:r>
    </w:p>
    <w:p w14:paraId="3D7E6C64" w14:textId="77777777" w:rsidR="00ED7927" w:rsidRPr="00A53132" w:rsidRDefault="00ED7927" w:rsidP="00ED7927">
      <w:pPr>
        <w:numPr>
          <w:ilvl w:val="0"/>
          <w:numId w:val="11"/>
        </w:numPr>
        <w:ind w:left="646" w:right="646"/>
        <w:jc w:val="both"/>
        <w:rPr>
          <w:rFonts w:ascii="Arial" w:hAnsi="Arial" w:cs="Arial"/>
          <w:highlight w:val="yellow"/>
          <w:lang w:val="en-US"/>
        </w:rPr>
      </w:pPr>
      <w:r w:rsidRPr="00A53132">
        <w:rPr>
          <w:rFonts w:ascii="Arial" w:hAnsi="Arial" w:cs="Arial"/>
          <w:highlight w:val="yellow"/>
          <w:lang w:val="en-US"/>
        </w:rPr>
        <w:t xml:space="preserve">Analyze scheduling and referral processes to identify bottlenecks. </w:t>
      </w:r>
    </w:p>
    <w:p w14:paraId="36111EE8" w14:textId="77777777" w:rsidR="00ED7927" w:rsidRPr="00A53132" w:rsidRDefault="00ED7927" w:rsidP="00ED7927">
      <w:pPr>
        <w:numPr>
          <w:ilvl w:val="0"/>
          <w:numId w:val="11"/>
        </w:numPr>
        <w:ind w:left="646" w:right="646"/>
        <w:jc w:val="both"/>
        <w:rPr>
          <w:rFonts w:ascii="Arial" w:hAnsi="Arial" w:cs="Arial"/>
          <w:highlight w:val="yellow"/>
          <w:lang w:val="en-US"/>
        </w:rPr>
      </w:pPr>
      <w:r w:rsidRPr="00A53132">
        <w:rPr>
          <w:rFonts w:ascii="Arial" w:hAnsi="Arial" w:cs="Arial"/>
          <w:highlight w:val="yellow"/>
          <w:lang w:val="en-US"/>
        </w:rPr>
        <w:t>Evaluate the availability and capacity of diagnostic facilities and personnel.</w:t>
      </w:r>
    </w:p>
    <w:p w14:paraId="49DB774F" w14:textId="77777777" w:rsidR="00ED7927" w:rsidRPr="00A53132" w:rsidRDefault="00ED7927" w:rsidP="00ED7927">
      <w:pPr>
        <w:numPr>
          <w:ilvl w:val="0"/>
          <w:numId w:val="10"/>
        </w:numPr>
        <w:ind w:left="646" w:right="646"/>
        <w:jc w:val="both"/>
        <w:rPr>
          <w:rFonts w:ascii="Arial" w:hAnsi="Arial" w:cs="Arial"/>
          <w:b/>
          <w:bCs/>
          <w:highlight w:val="yellow"/>
          <w:lang w:val="en-US"/>
        </w:rPr>
      </w:pPr>
      <w:r w:rsidRPr="00A53132">
        <w:rPr>
          <w:rFonts w:ascii="Arial" w:hAnsi="Arial" w:cs="Arial"/>
          <w:b/>
          <w:bCs/>
          <w:highlight w:val="yellow"/>
          <w:lang w:val="en-US"/>
        </w:rPr>
        <w:t>Patient-Related Factors:</w:t>
      </w:r>
    </w:p>
    <w:p w14:paraId="037CE10D"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 xml:space="preserve">Conduct surveys and focus groups to understand patient knowledge, attitudes, and </w:t>
      </w:r>
      <w:proofErr w:type="spellStart"/>
      <w:r w:rsidRPr="00A53132">
        <w:rPr>
          <w:rFonts w:ascii="Arial" w:hAnsi="Arial" w:cs="Arial"/>
          <w:highlight w:val="yellow"/>
          <w:lang w:val="en-US"/>
        </w:rPr>
        <w:t>behaviours</w:t>
      </w:r>
      <w:proofErr w:type="spellEnd"/>
      <w:r w:rsidRPr="00A53132">
        <w:rPr>
          <w:rFonts w:ascii="Arial" w:hAnsi="Arial" w:cs="Arial"/>
          <w:highlight w:val="yellow"/>
          <w:lang w:val="en-US"/>
        </w:rPr>
        <w:t xml:space="preserve"> regarding symptom reporting and healthcare utilization.</w:t>
      </w:r>
    </w:p>
    <w:p w14:paraId="68D270E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Assess socioeconomic barriers such as transportation, insurance coverage, and access to primary care.</w:t>
      </w:r>
    </w:p>
    <w:p w14:paraId="6C42758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Evaluation of medical institution documents regarding scheduling and timing of appointments and tests.</w:t>
      </w:r>
    </w:p>
    <w:p w14:paraId="4CA3C8E8"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Having interviews and distributing questionnaires to patients, healthcare providers, and administrators.</w:t>
      </w:r>
    </w:p>
    <w:p w14:paraId="425F58B4" w14:textId="77777777" w:rsidR="00ED7927" w:rsidRPr="00A53132" w:rsidRDefault="00ED7927" w:rsidP="00ED7927">
      <w:pPr>
        <w:numPr>
          <w:ilvl w:val="0"/>
          <w:numId w:val="12"/>
        </w:numPr>
        <w:ind w:left="646" w:right="646"/>
        <w:jc w:val="both"/>
        <w:rPr>
          <w:rFonts w:ascii="Arial" w:hAnsi="Arial" w:cs="Arial"/>
          <w:highlight w:val="yellow"/>
          <w:lang w:val="en-US"/>
        </w:rPr>
      </w:pPr>
      <w:r w:rsidRPr="00A53132">
        <w:rPr>
          <w:rFonts w:ascii="Arial" w:hAnsi="Arial" w:cs="Arial"/>
          <w:highlight w:val="yellow"/>
          <w:lang w:val="en-US"/>
        </w:rPr>
        <w:t>Statistical examination of patient results linked to timing of diagnosis.</w:t>
      </w:r>
    </w:p>
    <w:p w14:paraId="5EDAC4DC"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3 Develop Solutions</w:t>
      </w:r>
      <w:r w:rsidRPr="00A53132">
        <w:rPr>
          <w:rFonts w:ascii="Arial" w:hAnsi="Arial" w:cs="Arial"/>
          <w:highlight w:val="yellow"/>
          <w:lang w:val="en-US"/>
        </w:rPr>
        <w:t xml:space="preserve">:  To address the root causes, such as implementing screening programs, improving access to healthcare services, or enhancing patient education and awareness. Our main purpose is to create mobile application that will help the doctors diagnose the patient to show which symptoms a patient </w:t>
      </w:r>
      <w:proofErr w:type="gramStart"/>
      <w:r w:rsidRPr="00A53132">
        <w:rPr>
          <w:rFonts w:ascii="Arial" w:hAnsi="Arial" w:cs="Arial"/>
          <w:highlight w:val="yellow"/>
          <w:lang w:val="en-US"/>
        </w:rPr>
        <w:t>have</w:t>
      </w:r>
      <w:proofErr w:type="gramEnd"/>
      <w:r w:rsidRPr="00A53132">
        <w:rPr>
          <w:rFonts w:ascii="Arial" w:hAnsi="Arial" w:cs="Arial"/>
          <w:highlight w:val="yellow"/>
          <w:lang w:val="en-US"/>
        </w:rPr>
        <w:t xml:space="preserve"> about the cancer.</w:t>
      </w:r>
    </w:p>
    <w:p w14:paraId="09BF131A" w14:textId="77777777" w:rsidR="00ED7927" w:rsidRPr="00A53132" w:rsidRDefault="00ED7927" w:rsidP="00ED7927">
      <w:pPr>
        <w:ind w:left="646" w:right="646"/>
        <w:jc w:val="both"/>
        <w:rPr>
          <w:rFonts w:ascii="Arial" w:hAnsi="Arial" w:cs="Arial"/>
          <w:highlight w:val="yellow"/>
          <w:lang w:val="en-US"/>
        </w:rPr>
      </w:pPr>
      <w:r w:rsidRPr="00A53132">
        <w:rPr>
          <w:rFonts w:ascii="Arial" w:hAnsi="Arial" w:cs="Arial"/>
          <w:b/>
          <w:bCs/>
          <w:highlight w:val="yellow"/>
          <w:u w:val="single"/>
          <w:lang w:val="en-US"/>
        </w:rPr>
        <w:t>4.4 Implement Solutions</w:t>
      </w:r>
      <w:r w:rsidRPr="00A53132">
        <w:rPr>
          <w:rFonts w:ascii="Arial" w:hAnsi="Arial" w:cs="Arial"/>
          <w:highlight w:val="yellow"/>
          <w:lang w:val="en-US"/>
        </w:rPr>
        <w:t>: Implement the proposed solutions and monitor their effectiveness.</w:t>
      </w:r>
    </w:p>
    <w:p w14:paraId="024C847F" w14:textId="77777777" w:rsidR="00ED7927" w:rsidRDefault="00ED7927" w:rsidP="00ED7927">
      <w:pPr>
        <w:ind w:left="646" w:right="646"/>
        <w:jc w:val="both"/>
        <w:rPr>
          <w:rFonts w:ascii="Arial" w:hAnsi="Arial" w:cs="Arial"/>
          <w:lang w:val="en-US"/>
        </w:rPr>
      </w:pPr>
      <w:r w:rsidRPr="00A53132">
        <w:rPr>
          <w:rFonts w:ascii="Arial" w:hAnsi="Arial" w:cs="Arial"/>
          <w:b/>
          <w:bCs/>
          <w:highlight w:val="yellow"/>
          <w:u w:val="single"/>
          <w:lang w:val="en-US"/>
        </w:rPr>
        <w:t>4.5 Evaluate Outcomes:</w:t>
      </w:r>
      <w:r w:rsidRPr="00A53132">
        <w:rPr>
          <w:rFonts w:ascii="Arial" w:hAnsi="Arial" w:cs="Arial"/>
          <w:highlight w:val="yellow"/>
          <w:lang w:val="en-US"/>
        </w:rPr>
        <w:t xml:space="preserve"> Assess the impact of the solutions on reducing delays in diagnosing cancer.</w:t>
      </w:r>
      <w:sdt>
        <w:sdtPr>
          <w:rPr>
            <w:rFonts w:ascii="Arial" w:hAnsi="Arial" w:cs="Arial"/>
            <w:highlight w:val="yellow"/>
            <w:lang w:val="en-US"/>
          </w:rPr>
          <w:id w:val="-302930373"/>
          <w:citation/>
        </w:sdtPr>
        <w:sdtContent>
          <w:r w:rsidRPr="00A53132">
            <w:rPr>
              <w:rFonts w:ascii="Arial" w:hAnsi="Arial" w:cs="Arial"/>
              <w:highlight w:val="yellow"/>
              <w:lang w:val="en-US"/>
            </w:rPr>
            <w:fldChar w:fldCharType="begin"/>
          </w:r>
          <w:r w:rsidRPr="00A53132">
            <w:rPr>
              <w:rFonts w:ascii="Arial" w:hAnsi="Arial" w:cs="Arial"/>
              <w:highlight w:val="yellow"/>
              <w:lang w:val="en-US"/>
            </w:rPr>
            <w:instrText xml:space="preserve"> CITATION Bro \l 1033 </w:instrText>
          </w:r>
          <w:r w:rsidRPr="00A53132">
            <w:rPr>
              <w:rFonts w:ascii="Arial" w:hAnsi="Arial" w:cs="Arial"/>
              <w:highlight w:val="yellow"/>
              <w:lang w:val="en-US"/>
            </w:rPr>
            <w:fldChar w:fldCharType="separate"/>
          </w:r>
          <w:r w:rsidRPr="00A53132">
            <w:rPr>
              <w:rFonts w:ascii="Arial" w:hAnsi="Arial" w:cs="Arial"/>
              <w:highlight w:val="yellow"/>
              <w:lang w:val="en-US"/>
            </w:rPr>
            <w:t xml:space="preserve"> (Brown &amp; Johnson, 2022)</w:t>
          </w:r>
          <w:r w:rsidRPr="00A53132">
            <w:rPr>
              <w:rFonts w:ascii="Arial" w:hAnsi="Arial" w:cs="Arial"/>
              <w:highlight w:val="yellow"/>
            </w:rPr>
            <w:fldChar w:fldCharType="end"/>
          </w:r>
        </w:sdtContent>
      </w:sdt>
    </w:p>
    <w:p w14:paraId="222B8BD1" w14:textId="77777777" w:rsidR="00ED7927" w:rsidRDefault="00ED7927" w:rsidP="00ED7927">
      <w:pPr>
        <w:ind w:left="646" w:right="646"/>
        <w:jc w:val="both"/>
        <w:rPr>
          <w:rFonts w:ascii="Arial" w:hAnsi="Arial" w:cs="Arial"/>
          <w:lang w:val="en-US"/>
        </w:rPr>
      </w:pPr>
    </w:p>
    <w:p w14:paraId="26BD88F0" w14:textId="2EE20D44" w:rsidR="00ED7927" w:rsidRPr="00ED7927" w:rsidRDefault="004C40C7" w:rsidP="00ED7927">
      <w:pPr>
        <w:pStyle w:val="Heading1"/>
        <w:ind w:left="646" w:right="646"/>
        <w:jc w:val="both"/>
        <w:rPr>
          <w:rFonts w:ascii="Arial" w:hAnsi="Arial" w:cs="Arial"/>
        </w:rPr>
      </w:pPr>
      <w:bookmarkStart w:id="14" w:name="_Toc177036672"/>
      <w:r>
        <w:rPr>
          <w:rFonts w:ascii="Arial" w:hAnsi="Arial" w:cs="Arial"/>
        </w:rPr>
        <w:t>5</w:t>
      </w:r>
      <w:r w:rsidR="00ED7927">
        <w:rPr>
          <w:rFonts w:ascii="Arial" w:hAnsi="Arial" w:cs="Arial"/>
        </w:rPr>
        <w:t>.MANAGEMENT STRATEGY</w:t>
      </w:r>
      <w:bookmarkEnd w:id="14"/>
    </w:p>
    <w:p w14:paraId="564C7A29" w14:textId="424B519A" w:rsidR="00ED7927" w:rsidRPr="001867E8" w:rsidRDefault="004C40C7" w:rsidP="00ED7927">
      <w:pPr>
        <w:pStyle w:val="Heading1"/>
        <w:ind w:left="646" w:right="646"/>
        <w:jc w:val="both"/>
        <w:rPr>
          <w:rFonts w:ascii="Arial" w:hAnsi="Arial" w:cs="Arial"/>
        </w:rPr>
      </w:pPr>
      <w:bookmarkStart w:id="15" w:name="_Toc177036673"/>
      <w:r>
        <w:rPr>
          <w:rFonts w:ascii="Arial" w:hAnsi="Arial" w:cs="Arial"/>
        </w:rPr>
        <w:t>5</w:t>
      </w:r>
      <w:r w:rsidR="00ED7927">
        <w:rPr>
          <w:rFonts w:ascii="Arial" w:hAnsi="Arial" w:cs="Arial"/>
        </w:rPr>
        <w:t>.1</w:t>
      </w:r>
      <w:r w:rsidR="00ED7927" w:rsidRPr="001867E8">
        <w:rPr>
          <w:rFonts w:ascii="Arial" w:hAnsi="Arial" w:cs="Arial"/>
        </w:rPr>
        <w:t>THE AIM (GOAL) OF THE PROJECT</w:t>
      </w:r>
      <w:bookmarkEnd w:id="15"/>
    </w:p>
    <w:p w14:paraId="4EF76770" w14:textId="77777777" w:rsidR="00ED7927" w:rsidRPr="004E509D" w:rsidRDefault="00ED7927" w:rsidP="00ED7927">
      <w:pPr>
        <w:ind w:left="646" w:right="646"/>
        <w:jc w:val="both"/>
        <w:rPr>
          <w:rFonts w:ascii="Arial" w:hAnsi="Arial" w:cs="Arial"/>
        </w:rPr>
      </w:pPr>
      <w:r w:rsidRPr="00A53132">
        <w:rPr>
          <w:rFonts w:ascii="Arial" w:hAnsi="Arial" w:cs="Arial"/>
          <w:highlight w:val="yellow"/>
        </w:rPr>
        <w:t>In response to the pressing issue of delayed cancer diagnosis</w:t>
      </w:r>
      <w:r w:rsidRPr="004E509D">
        <w:rPr>
          <w:rFonts w:ascii="Arial" w:hAnsi="Arial" w:cs="Arial"/>
        </w:rPr>
        <w:t xml:space="preserve"> and its detrimental impact on patient outcomes, this project aims to implement a Clinical Decision Support System (CDSS). Cancer misdiagnosis, which </w:t>
      </w:r>
      <w:r w:rsidRPr="004E509D">
        <w:rPr>
          <w:rFonts w:ascii="Arial" w:hAnsi="Arial" w:cs="Arial"/>
        </w:rPr>
        <w:lastRenderedPageBreak/>
        <w:t>frequently results from human error and inefficiencies in the diagnostic procedure, can seriously jeopardize patient health and well-being (Hall et al.). By utilizing technology and evidence-based methods, this project seeks to address these challenges to enhance the timeliness and accuracy of cancer detection.</w:t>
      </w:r>
    </w:p>
    <w:p w14:paraId="044806C9" w14:textId="77777777" w:rsidR="00ED7927" w:rsidRPr="004E509D" w:rsidRDefault="00ED7927" w:rsidP="00ED7927">
      <w:pPr>
        <w:ind w:left="646" w:right="646"/>
        <w:jc w:val="both"/>
        <w:rPr>
          <w:rFonts w:ascii="Arial" w:hAnsi="Arial" w:cs="Arial"/>
          <w:sz w:val="28"/>
          <w:szCs w:val="28"/>
          <w:u w:val="single"/>
        </w:rPr>
      </w:pPr>
      <w:r w:rsidRPr="004E509D">
        <w:rPr>
          <w:rFonts w:ascii="Arial" w:hAnsi="Arial" w:cs="Arial"/>
          <w:sz w:val="28"/>
          <w:szCs w:val="28"/>
          <w:u w:val="single"/>
        </w:rPr>
        <w:t>USING SMART PRINCIPLES</w:t>
      </w:r>
    </w:p>
    <w:p w14:paraId="5A39115A" w14:textId="77777777" w:rsidR="00ED7927" w:rsidRPr="00A53132" w:rsidRDefault="00ED7927" w:rsidP="00ED7927">
      <w:pPr>
        <w:numPr>
          <w:ilvl w:val="0"/>
          <w:numId w:val="7"/>
        </w:numPr>
        <w:ind w:left="646" w:right="646"/>
        <w:jc w:val="both"/>
        <w:rPr>
          <w:rFonts w:ascii="Arial" w:hAnsi="Arial" w:cs="Arial"/>
          <w:highlight w:val="yellow"/>
        </w:rPr>
      </w:pPr>
      <w:r w:rsidRPr="00A53132">
        <w:rPr>
          <w:rFonts w:ascii="Arial" w:hAnsi="Arial" w:cs="Arial"/>
          <w:b/>
          <w:highlight w:val="yellow"/>
        </w:rPr>
        <w:t xml:space="preserve">SPECIFIC: </w:t>
      </w:r>
      <w:r w:rsidRPr="00A53132">
        <w:rPr>
          <w:rFonts w:ascii="Arial" w:hAnsi="Arial" w:cs="Arial"/>
          <w:highlight w:val="yellow"/>
        </w:rPr>
        <w:t>The project’s specific objective is to reduce the average time from symptom onset to diagnosis of cancer by 20% within the next 12 months.</w:t>
      </w:r>
    </w:p>
    <w:p w14:paraId="5A5B9CB5"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MEASURABLE:</w:t>
      </w:r>
      <w:r w:rsidRPr="004E509D">
        <w:rPr>
          <w:rFonts w:ascii="Arial" w:hAnsi="Arial" w:cs="Arial"/>
        </w:rPr>
        <w:t xml:space="preserve"> </w:t>
      </w:r>
      <w:r w:rsidRPr="00A53132">
        <w:rPr>
          <w:rFonts w:ascii="Arial" w:hAnsi="Arial" w:cs="Arial"/>
          <w:highlight w:val="yellow"/>
        </w:rPr>
        <w:t>The project’s success will be measured by tracking the average time taken between the onset of symptoms and diagnosis, both before and after the CDSS was implemented. Through data analysis, the 20% reduction target will be monitored monthly.</w:t>
      </w:r>
    </w:p>
    <w:p w14:paraId="0797C4FE" w14:textId="77777777" w:rsidR="00ED7927" w:rsidRPr="004E509D" w:rsidRDefault="00ED7927" w:rsidP="00ED7927">
      <w:pPr>
        <w:ind w:left="646" w:right="646"/>
        <w:jc w:val="both"/>
        <w:rPr>
          <w:rFonts w:ascii="Arial" w:hAnsi="Arial" w:cs="Arial"/>
        </w:rPr>
      </w:pPr>
    </w:p>
    <w:p w14:paraId="646CF3B3"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ACHIEVABLE:</w:t>
      </w:r>
      <w:r w:rsidRPr="004E509D">
        <w:rPr>
          <w:rFonts w:ascii="Arial" w:hAnsi="Arial" w:cs="Arial"/>
        </w:rPr>
        <w:t xml:space="preserve"> </w:t>
      </w:r>
      <w:r w:rsidRPr="00A53132">
        <w:rPr>
          <w:rFonts w:ascii="Arial" w:hAnsi="Arial" w:cs="Arial"/>
          <w:highlight w:val="yellow"/>
        </w:rPr>
        <w:t>The objective can be achieved through the implementation of a CDSS, specifically designed for cancer patients, which will streamline the diagnostic procedure, provide healthcare professionals with evidence-based decision support, and facilitate timely referrals and intervals</w:t>
      </w:r>
      <w:r w:rsidRPr="004E509D">
        <w:rPr>
          <w:rFonts w:ascii="Arial" w:hAnsi="Arial" w:cs="Arial"/>
        </w:rPr>
        <w:t>.</w:t>
      </w:r>
    </w:p>
    <w:p w14:paraId="42CE1968" w14:textId="77777777" w:rsidR="00ED7927" w:rsidRPr="004E509D" w:rsidRDefault="00ED7927" w:rsidP="00ED7927">
      <w:pPr>
        <w:ind w:left="646" w:right="646"/>
        <w:jc w:val="both"/>
        <w:rPr>
          <w:rFonts w:ascii="Arial" w:hAnsi="Arial" w:cs="Arial"/>
        </w:rPr>
      </w:pPr>
    </w:p>
    <w:p w14:paraId="77B17C86"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6F032766" w14:textId="77777777" w:rsidR="00ED7927" w:rsidRPr="004E509D" w:rsidRDefault="00ED7927" w:rsidP="00ED7927">
      <w:pPr>
        <w:ind w:left="646" w:right="646"/>
        <w:jc w:val="both"/>
        <w:rPr>
          <w:rFonts w:ascii="Arial" w:hAnsi="Arial" w:cs="Arial"/>
        </w:rPr>
      </w:pPr>
    </w:p>
    <w:p w14:paraId="36DCF915" w14:textId="5CB0923B" w:rsidR="00ED7927" w:rsidRPr="00A53132" w:rsidRDefault="00ED7927" w:rsidP="00BE1B43">
      <w:pPr>
        <w:numPr>
          <w:ilvl w:val="0"/>
          <w:numId w:val="7"/>
        </w:numPr>
        <w:ind w:left="646" w:right="646"/>
        <w:jc w:val="both"/>
        <w:rPr>
          <w:rFonts w:ascii="Arial" w:hAnsi="Arial" w:cs="Arial"/>
          <w:highlight w:val="yellow"/>
        </w:rPr>
      </w:pPr>
      <w:r w:rsidRPr="004E509D">
        <w:rPr>
          <w:rFonts w:ascii="Arial" w:hAnsi="Arial" w:cs="Arial"/>
          <w:b/>
        </w:rPr>
        <w:t>TIMELY:</w:t>
      </w:r>
      <w:r w:rsidRPr="004E509D">
        <w:rPr>
          <w:rFonts w:ascii="Arial" w:hAnsi="Arial" w:cs="Arial"/>
        </w:rPr>
        <w:t xml:space="preserve"> </w:t>
      </w:r>
      <w:r w:rsidRPr="00A53132">
        <w:rPr>
          <w:rFonts w:ascii="Arial" w:hAnsi="Arial" w:cs="Arial"/>
          <w:highlight w:val="yellow"/>
        </w:rPr>
        <w:t>The project timeline spans 12 months, beginning in July 2025, beginning in July 2025, providing ample time for the implementation and evaluation of the CDSS. Ongoing evaluations and adjustments will ensure timely achievement of the goal.</w:t>
      </w:r>
    </w:p>
    <w:p w14:paraId="5C4B958B" w14:textId="631C2547" w:rsidR="00ED7927" w:rsidRPr="00244881" w:rsidRDefault="004C40C7" w:rsidP="00ED7927">
      <w:pPr>
        <w:pStyle w:val="Heading1"/>
        <w:ind w:left="646" w:right="646"/>
        <w:jc w:val="both"/>
      </w:pPr>
      <w:bookmarkStart w:id="16" w:name="_Toc177036674"/>
      <w:r>
        <w:t>5</w:t>
      </w:r>
      <w:r w:rsidR="00ED7927">
        <w:t>.2 DECISION-MAKING CRITERIA</w:t>
      </w:r>
      <w:bookmarkEnd w:id="16"/>
    </w:p>
    <w:p w14:paraId="42A7C3F2" w14:textId="79F88EE3" w:rsidR="00ED7927" w:rsidRPr="00ED7927" w:rsidRDefault="00ED7927" w:rsidP="00ED7927">
      <w:pPr>
        <w:ind w:left="646" w:right="646"/>
        <w:jc w:val="both"/>
        <w:rPr>
          <w:rFonts w:ascii="Arial" w:hAnsi="Arial" w:cs="Arial"/>
        </w:rPr>
      </w:pPr>
      <w:r w:rsidRPr="00C35CFC">
        <w:rPr>
          <w:rFonts w:ascii="Arial" w:hAnsi="Arial" w:cs="Arial"/>
        </w:rPr>
        <w:t>The option chosen takes into consideration mainly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 With this application, it will help both patients and doctors see the potential symptoms for the cancer that a patient has.</w:t>
      </w:r>
    </w:p>
    <w:p w14:paraId="3914E744" w14:textId="77777777" w:rsidR="00ED7927" w:rsidRDefault="00ED7927" w:rsidP="00ED7927">
      <w:pPr>
        <w:pStyle w:val="Caption"/>
        <w:keepNext/>
      </w:pPr>
      <w:r>
        <w:lastRenderedPageBreak/>
        <w:t xml:space="preserve">Table </w:t>
      </w:r>
      <w:r>
        <w:fldChar w:fldCharType="begin"/>
      </w:r>
      <w:r>
        <w:instrText xml:space="preserve"> SEQ Table \* ARABIC </w:instrText>
      </w:r>
      <w:r>
        <w:fldChar w:fldCharType="separate"/>
      </w:r>
      <w:r>
        <w:rPr>
          <w:noProof/>
        </w:rPr>
        <w:t>1</w:t>
      </w:r>
      <w:r>
        <w:rPr>
          <w:noProof/>
        </w:rPr>
        <w:fldChar w:fldCharType="end"/>
      </w:r>
      <w:r>
        <w:t>: Decision Matrix - Delay in cancer diagnosis</w:t>
      </w:r>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6B2CEA">
        <w:trPr>
          <w:trHeight w:val="338"/>
        </w:trPr>
        <w:tc>
          <w:tcPr>
            <w:tcW w:w="9016" w:type="dxa"/>
            <w:gridSpan w:val="6"/>
          </w:tcPr>
          <w:p w14:paraId="71F8F910" w14:textId="77777777" w:rsidR="00ED7927" w:rsidRPr="00B42F73" w:rsidRDefault="00ED7927" w:rsidP="006B2CEA">
            <w:pPr>
              <w:jc w:val="center"/>
              <w:rPr>
                <w:b/>
                <w:bCs/>
              </w:rPr>
            </w:pPr>
            <w:r w:rsidRPr="00B42F73">
              <w:rPr>
                <w:b/>
                <w:bCs/>
              </w:rPr>
              <w:t>Decision Matrix: Delay in cancer diagnosis</w:t>
            </w:r>
          </w:p>
        </w:tc>
      </w:tr>
      <w:tr w:rsidR="00ED7927" w14:paraId="36C89BFD"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6B2CEA">
            <w:r>
              <w:rPr>
                <w:noProof/>
              </w:rPr>
              <mc:AlternateContent>
                <mc:Choice Requires="wps">
                  <w:drawing>
                    <wp:anchor distT="0" distB="0" distL="114300" distR="114300" simplePos="0" relativeHeight="251667456" behindDoc="0" locked="0" layoutInCell="1" allowOverlap="1" wp14:anchorId="2E962136" wp14:editId="5084E23E">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098975D3"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6B2CEA">
            <w:r>
              <w:t xml:space="preserve">Practical </w:t>
            </w:r>
          </w:p>
          <w:p w14:paraId="7C108647" w14:textId="77777777" w:rsidR="00ED7927" w:rsidRDefault="00ED7927" w:rsidP="006B2CEA">
            <w:r>
              <w:t>Feasibility</w:t>
            </w:r>
          </w:p>
          <w:p w14:paraId="20FC5D63" w14:textId="77777777" w:rsidR="00ED7927" w:rsidRDefault="00ED7927" w:rsidP="006B2CEA">
            <w:pPr>
              <w:jc w:val="center"/>
            </w:pPr>
            <w:r>
              <w:t>3</w:t>
            </w:r>
          </w:p>
        </w:tc>
        <w:tc>
          <w:tcPr>
            <w:tcW w:w="1502" w:type="dxa"/>
            <w:vMerge w:val="restart"/>
            <w:tcBorders>
              <w:top w:val="single" w:sz="12" w:space="0" w:color="auto"/>
            </w:tcBorders>
          </w:tcPr>
          <w:p w14:paraId="0C9761BB" w14:textId="77777777" w:rsidR="00ED7927" w:rsidRDefault="00ED7927" w:rsidP="006B2CEA">
            <w:r>
              <w:t>User-Friendliness</w:t>
            </w:r>
          </w:p>
          <w:p w14:paraId="268CF058" w14:textId="77777777" w:rsidR="00ED7927" w:rsidRDefault="00ED7927" w:rsidP="006B2CEA">
            <w:pPr>
              <w:jc w:val="center"/>
            </w:pPr>
            <w:r>
              <w:t>2</w:t>
            </w:r>
          </w:p>
        </w:tc>
        <w:tc>
          <w:tcPr>
            <w:tcW w:w="1575" w:type="dxa"/>
            <w:vMerge w:val="restart"/>
            <w:tcBorders>
              <w:top w:val="single" w:sz="12" w:space="0" w:color="auto"/>
            </w:tcBorders>
          </w:tcPr>
          <w:p w14:paraId="07ED164C" w14:textId="77777777" w:rsidR="00ED7927" w:rsidRDefault="00ED7927" w:rsidP="006B2CEA">
            <w:r>
              <w:t>Impact on Quality Management</w:t>
            </w:r>
          </w:p>
          <w:p w14:paraId="2D7D092C" w14:textId="77777777" w:rsidR="00ED7927" w:rsidRDefault="00ED7927" w:rsidP="006B2CEA">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6B2CEA">
            <w:r>
              <w:t>Data Security and privacy</w:t>
            </w:r>
          </w:p>
          <w:p w14:paraId="11499489" w14:textId="77777777" w:rsidR="00ED7927" w:rsidRDefault="00ED7927" w:rsidP="006B2CEA">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6B2CEA"/>
        </w:tc>
      </w:tr>
      <w:tr w:rsidR="00ED7927" w14:paraId="44F3EF03"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6B2CEA"/>
          <w:p w14:paraId="48B69ED6" w14:textId="77777777" w:rsidR="00ED7927" w:rsidRDefault="00ED7927" w:rsidP="006B2CEA">
            <w:r>
              <w:rPr>
                <w:noProof/>
              </w:rPr>
              <mc:AlternateContent>
                <mc:Choice Requires="wps">
                  <w:drawing>
                    <wp:anchor distT="0" distB="0" distL="114300" distR="114300" simplePos="0" relativeHeight="251668480" behindDoc="0" locked="0" layoutInCell="1" allowOverlap="1" wp14:anchorId="14E84542" wp14:editId="2DB5BB8F">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6F593C" id="Straight Arrow Connector 2" o:spid="_x0000_s1026" type="#_x0000_t32" style="position:absolute;margin-left:-.45pt;margin-top:3.1pt;width:0;height:13.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6B2CEA"/>
        </w:tc>
        <w:tc>
          <w:tcPr>
            <w:tcW w:w="1502" w:type="dxa"/>
            <w:vMerge/>
          </w:tcPr>
          <w:p w14:paraId="7072DD67" w14:textId="77777777" w:rsidR="00ED7927" w:rsidRDefault="00ED7927" w:rsidP="006B2CEA"/>
        </w:tc>
        <w:tc>
          <w:tcPr>
            <w:tcW w:w="1575" w:type="dxa"/>
            <w:vMerge/>
          </w:tcPr>
          <w:p w14:paraId="01A4B0D5" w14:textId="77777777" w:rsidR="00ED7927" w:rsidRDefault="00ED7927" w:rsidP="006B2CEA"/>
        </w:tc>
        <w:tc>
          <w:tcPr>
            <w:tcW w:w="1490" w:type="dxa"/>
            <w:vMerge/>
            <w:tcBorders>
              <w:right w:val="single" w:sz="12" w:space="0" w:color="auto"/>
            </w:tcBorders>
          </w:tcPr>
          <w:p w14:paraId="26208AF6" w14:textId="77777777" w:rsidR="00ED7927" w:rsidRDefault="00ED7927" w:rsidP="006B2CEA"/>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6B2CEA"/>
        </w:tc>
      </w:tr>
      <w:tr w:rsidR="00ED7927" w14:paraId="6C553D5D"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6B2CEA">
            <w:r>
              <w:t>Worsening symptoms</w:t>
            </w:r>
          </w:p>
        </w:tc>
        <w:tc>
          <w:tcPr>
            <w:tcW w:w="1491" w:type="dxa"/>
          </w:tcPr>
          <w:p w14:paraId="71D13B74" w14:textId="77777777" w:rsidR="00ED7927" w:rsidRDefault="00ED7927" w:rsidP="006B2CEA">
            <w:r>
              <w:t>3 x 3 = 9</w:t>
            </w:r>
          </w:p>
        </w:tc>
        <w:tc>
          <w:tcPr>
            <w:tcW w:w="1502" w:type="dxa"/>
          </w:tcPr>
          <w:p w14:paraId="02E2BEB1" w14:textId="77777777" w:rsidR="00ED7927" w:rsidRDefault="00ED7927" w:rsidP="006B2CEA">
            <w:r>
              <w:t>2 x 2 = 4</w:t>
            </w:r>
          </w:p>
        </w:tc>
        <w:tc>
          <w:tcPr>
            <w:tcW w:w="1575" w:type="dxa"/>
          </w:tcPr>
          <w:p w14:paraId="4FBA2EFE" w14:textId="77777777" w:rsidR="00ED7927" w:rsidRDefault="00ED7927" w:rsidP="006B2CEA">
            <w:r>
              <w:t>3 x 5 = 15</w:t>
            </w:r>
          </w:p>
        </w:tc>
        <w:tc>
          <w:tcPr>
            <w:tcW w:w="1490" w:type="dxa"/>
          </w:tcPr>
          <w:p w14:paraId="34A9A3F0" w14:textId="77777777" w:rsidR="00ED7927" w:rsidRDefault="00ED7927" w:rsidP="006B2CEA">
            <w:r>
              <w:t>2 x 4 = 8</w:t>
            </w:r>
          </w:p>
        </w:tc>
        <w:tc>
          <w:tcPr>
            <w:tcW w:w="1465" w:type="dxa"/>
            <w:tcBorders>
              <w:top w:val="single" w:sz="12" w:space="0" w:color="auto"/>
              <w:right w:val="single" w:sz="12" w:space="0" w:color="auto"/>
            </w:tcBorders>
          </w:tcPr>
          <w:p w14:paraId="6B02FA9D" w14:textId="77777777" w:rsidR="00ED7927" w:rsidRDefault="00ED7927" w:rsidP="006B2CEA">
            <w:r>
              <w:t>36</w:t>
            </w:r>
          </w:p>
        </w:tc>
      </w:tr>
      <w:tr w:rsidR="00ED7927" w14:paraId="71FA1724"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6B2CEA">
            <w:r>
              <w:t>Extended pain and suffering</w:t>
            </w:r>
          </w:p>
        </w:tc>
        <w:tc>
          <w:tcPr>
            <w:tcW w:w="1491" w:type="dxa"/>
          </w:tcPr>
          <w:p w14:paraId="6EEDA762" w14:textId="77777777" w:rsidR="00ED7927" w:rsidRDefault="00ED7927" w:rsidP="006B2CEA">
            <w:r>
              <w:t>Medium –</w:t>
            </w:r>
          </w:p>
          <w:p w14:paraId="2E3B6020" w14:textId="77777777" w:rsidR="00ED7927" w:rsidRDefault="00ED7927" w:rsidP="006B2CEA">
            <w:r>
              <w:t>Real-time updates and monitoring of patient conditions</w:t>
            </w:r>
          </w:p>
          <w:p w14:paraId="36E3797A" w14:textId="77777777" w:rsidR="00ED7927" w:rsidRDefault="00ED7927" w:rsidP="006B2CEA">
            <w:r>
              <w:t>2 x 3= 6</w:t>
            </w:r>
          </w:p>
        </w:tc>
        <w:tc>
          <w:tcPr>
            <w:tcW w:w="1502" w:type="dxa"/>
          </w:tcPr>
          <w:p w14:paraId="4FB80C98" w14:textId="77777777" w:rsidR="00ED7927" w:rsidRDefault="00ED7927" w:rsidP="006B2CEA">
            <w:r>
              <w:t>1 x 2 = 2</w:t>
            </w:r>
          </w:p>
        </w:tc>
        <w:tc>
          <w:tcPr>
            <w:tcW w:w="1575" w:type="dxa"/>
          </w:tcPr>
          <w:p w14:paraId="62C803CD" w14:textId="77777777" w:rsidR="00ED7927" w:rsidRDefault="00ED7927" w:rsidP="006B2CEA">
            <w:r>
              <w:t>2 = 5 = 10</w:t>
            </w:r>
          </w:p>
        </w:tc>
        <w:tc>
          <w:tcPr>
            <w:tcW w:w="1490" w:type="dxa"/>
          </w:tcPr>
          <w:p w14:paraId="2E46AE7C" w14:textId="77777777" w:rsidR="00ED7927" w:rsidRDefault="00ED7927" w:rsidP="006B2CEA">
            <w:r>
              <w:t>1 x 4 = 4</w:t>
            </w:r>
          </w:p>
        </w:tc>
        <w:tc>
          <w:tcPr>
            <w:tcW w:w="1465" w:type="dxa"/>
            <w:tcBorders>
              <w:right w:val="single" w:sz="12" w:space="0" w:color="auto"/>
            </w:tcBorders>
          </w:tcPr>
          <w:p w14:paraId="68A08ACF" w14:textId="77777777" w:rsidR="00ED7927" w:rsidRDefault="00ED7927" w:rsidP="006B2CEA">
            <w:r>
              <w:t>22</w:t>
            </w:r>
          </w:p>
        </w:tc>
      </w:tr>
      <w:tr w:rsidR="00ED7927" w14:paraId="41F58C88"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6B2CEA">
            <w:r>
              <w:t>Emotional suffering</w:t>
            </w:r>
          </w:p>
        </w:tc>
        <w:tc>
          <w:tcPr>
            <w:tcW w:w="1491" w:type="dxa"/>
          </w:tcPr>
          <w:p w14:paraId="717DC58B" w14:textId="77777777" w:rsidR="00ED7927" w:rsidRDefault="00ED7927" w:rsidP="006B2CEA">
            <w:r>
              <w:t>2 x 3 = 6</w:t>
            </w:r>
          </w:p>
        </w:tc>
        <w:tc>
          <w:tcPr>
            <w:tcW w:w="1502" w:type="dxa"/>
          </w:tcPr>
          <w:p w14:paraId="01105C7D" w14:textId="77777777" w:rsidR="00ED7927" w:rsidRDefault="00ED7927" w:rsidP="006B2CEA">
            <w:r>
              <w:t>2 x 2 = 4</w:t>
            </w:r>
          </w:p>
        </w:tc>
        <w:tc>
          <w:tcPr>
            <w:tcW w:w="1575" w:type="dxa"/>
          </w:tcPr>
          <w:p w14:paraId="6BB8C59B" w14:textId="77777777" w:rsidR="00ED7927" w:rsidRDefault="00ED7927" w:rsidP="006B2CEA">
            <w:r>
              <w:t>3 x 5 = 15</w:t>
            </w:r>
          </w:p>
        </w:tc>
        <w:tc>
          <w:tcPr>
            <w:tcW w:w="1490" w:type="dxa"/>
          </w:tcPr>
          <w:p w14:paraId="2A81ACDE" w14:textId="77777777" w:rsidR="00ED7927" w:rsidRDefault="00ED7927" w:rsidP="006B2CEA">
            <w:r>
              <w:t>3 x 4 = 12</w:t>
            </w:r>
          </w:p>
        </w:tc>
        <w:tc>
          <w:tcPr>
            <w:tcW w:w="1465" w:type="dxa"/>
            <w:tcBorders>
              <w:right w:val="single" w:sz="12" w:space="0" w:color="auto"/>
            </w:tcBorders>
          </w:tcPr>
          <w:p w14:paraId="4BD192B2" w14:textId="77777777" w:rsidR="00ED7927" w:rsidRDefault="00ED7927" w:rsidP="006B2CEA">
            <w:r>
              <w:t>37</w:t>
            </w:r>
          </w:p>
        </w:tc>
      </w:tr>
      <w:tr w:rsidR="00ED7927" w14:paraId="5B80C428"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6B2CEA">
            <w:r>
              <w:t>Increased mortality risk</w:t>
            </w:r>
          </w:p>
        </w:tc>
        <w:tc>
          <w:tcPr>
            <w:tcW w:w="1491" w:type="dxa"/>
            <w:tcBorders>
              <w:bottom w:val="single" w:sz="12" w:space="0" w:color="auto"/>
            </w:tcBorders>
          </w:tcPr>
          <w:p w14:paraId="6BFD52F4" w14:textId="77777777" w:rsidR="00ED7927" w:rsidRDefault="00ED7927" w:rsidP="006B2CEA">
            <w:r>
              <w:t>3 x 3 = 9</w:t>
            </w:r>
          </w:p>
        </w:tc>
        <w:tc>
          <w:tcPr>
            <w:tcW w:w="1502" w:type="dxa"/>
            <w:tcBorders>
              <w:bottom w:val="single" w:sz="12" w:space="0" w:color="auto"/>
            </w:tcBorders>
          </w:tcPr>
          <w:p w14:paraId="70643B5F" w14:textId="77777777" w:rsidR="00ED7927" w:rsidRDefault="00ED7927" w:rsidP="006B2CEA">
            <w:r>
              <w:t>3 x 2 = 6</w:t>
            </w:r>
          </w:p>
        </w:tc>
        <w:tc>
          <w:tcPr>
            <w:tcW w:w="1575" w:type="dxa"/>
            <w:tcBorders>
              <w:bottom w:val="single" w:sz="12" w:space="0" w:color="auto"/>
            </w:tcBorders>
          </w:tcPr>
          <w:p w14:paraId="50469888" w14:textId="77777777" w:rsidR="00ED7927" w:rsidRDefault="00ED7927" w:rsidP="006B2CEA">
            <w:r>
              <w:t>3 x 5 = 15</w:t>
            </w:r>
          </w:p>
        </w:tc>
        <w:tc>
          <w:tcPr>
            <w:tcW w:w="1490" w:type="dxa"/>
            <w:tcBorders>
              <w:bottom w:val="single" w:sz="12" w:space="0" w:color="auto"/>
            </w:tcBorders>
          </w:tcPr>
          <w:p w14:paraId="3F567E56" w14:textId="77777777" w:rsidR="00ED7927" w:rsidRDefault="00ED7927" w:rsidP="006B2CEA">
            <w:r>
              <w:t>1 x 4 = 4</w:t>
            </w:r>
          </w:p>
        </w:tc>
        <w:tc>
          <w:tcPr>
            <w:tcW w:w="1465" w:type="dxa"/>
            <w:tcBorders>
              <w:bottom w:val="single" w:sz="12" w:space="0" w:color="auto"/>
              <w:right w:val="single" w:sz="12" w:space="0" w:color="auto"/>
            </w:tcBorders>
          </w:tcPr>
          <w:p w14:paraId="7439766A" w14:textId="77777777" w:rsidR="00ED7927" w:rsidRDefault="00ED7927" w:rsidP="006B2CEA">
            <w:r>
              <w:t>34</w:t>
            </w:r>
          </w:p>
        </w:tc>
      </w:tr>
    </w:tbl>
    <w:p w14:paraId="75F211E9" w14:textId="77777777" w:rsidR="00ED7927" w:rsidRDefault="00ED7927" w:rsidP="00ED7927">
      <w:r w:rsidRPr="004B4DE3">
        <w:rPr>
          <w:b/>
          <w:bCs/>
        </w:rPr>
        <w:t>Method 1</w:t>
      </w:r>
      <w:r>
        <w:t xml:space="preserve">: </w:t>
      </w:r>
      <w:r w:rsidRPr="004B4DE3">
        <w:rPr>
          <w:u w:val="single"/>
        </w:rPr>
        <w:t>Rating scale for the criteria</w:t>
      </w:r>
    </w:p>
    <w:p w14:paraId="62A6209D" w14:textId="77777777" w:rsidR="00ED7927" w:rsidRDefault="00ED7927" w:rsidP="00ED7927">
      <w:r>
        <w:t>1, 2, 3, 4, 5 (1 = low to 5 = great)</w:t>
      </w:r>
    </w:p>
    <w:p w14:paraId="1A3E0260" w14:textId="77777777" w:rsidR="00ED7927" w:rsidRPr="004B4DE3" w:rsidRDefault="00ED7927" w:rsidP="00ED7927">
      <w:pPr>
        <w:rPr>
          <w:u w:val="single"/>
        </w:rPr>
      </w:pPr>
      <w:r w:rsidRPr="004B4DE3">
        <w:rPr>
          <w:b/>
          <w:bCs/>
        </w:rPr>
        <w:t>Method 2</w:t>
      </w:r>
      <w:r>
        <w:t xml:space="preserve">: </w:t>
      </w:r>
      <w:r w:rsidRPr="004B4DE3">
        <w:rPr>
          <w:u w:val="single"/>
        </w:rPr>
        <w:t>R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77777777" w:rsidR="00ED7927" w:rsidRDefault="00ED7927" w:rsidP="00ED7927">
      <w:pPr>
        <w:ind w:left="646" w:right="646"/>
        <w:jc w:val="both"/>
        <w:rPr>
          <w:rFonts w:ascii="Arial" w:hAnsi="Arial" w:cs="Arial"/>
        </w:rPr>
      </w:pPr>
      <w:r w:rsidRPr="00C35CFC">
        <w:rPr>
          <w:rFonts w:ascii="Arial" w:hAnsi="Arial" w:cs="Arial"/>
        </w:rPr>
        <w:t>For the table above it was found that emotional suffering scored the highest. Therefore, when designing the system, it would be best to take into consideration how this would be solved.</w:t>
      </w:r>
    </w:p>
    <w:p w14:paraId="2467A7F9" w14:textId="498332EF" w:rsidR="00ED7927" w:rsidRDefault="004C40C7" w:rsidP="00ED7927">
      <w:pPr>
        <w:pStyle w:val="Heading1"/>
        <w:ind w:left="646" w:right="646"/>
        <w:jc w:val="both"/>
      </w:pPr>
      <w:bookmarkStart w:id="17" w:name="_Toc177036675"/>
      <w:r>
        <w:t>5</w:t>
      </w:r>
      <w:r w:rsidR="00ED7927">
        <w:t>.</w:t>
      </w:r>
      <w:r>
        <w:t>3</w:t>
      </w:r>
      <w:r w:rsidR="00ED7927" w:rsidRPr="004E509D">
        <w:t xml:space="preserve"> </w:t>
      </w:r>
      <w:r w:rsidR="00ED7927">
        <w:t>POSSIBLE SOLUTIONS AND OPTIONS</w:t>
      </w:r>
      <w:bookmarkEnd w:id="17"/>
    </w:p>
    <w:p w14:paraId="37A3C018" w14:textId="77777777" w:rsidR="00ED7927" w:rsidRPr="008C26B5" w:rsidRDefault="00ED7927" w:rsidP="00ED7927">
      <w:pPr>
        <w:spacing w:line="360" w:lineRule="auto"/>
        <w:ind w:left="646" w:right="646"/>
        <w:jc w:val="both"/>
        <w:rPr>
          <w:rFonts w:ascii="Arial" w:hAnsi="Arial" w:cs="Arial"/>
        </w:rPr>
      </w:pPr>
      <w:r>
        <w:rPr>
          <w:rFonts w:ascii="Arial" w:hAnsi="Arial" w:cs="Arial"/>
        </w:rPr>
        <w:t xml:space="preserve">To address time constraints when diagnosing patients who are unfamiliar with cancer treatment, the solutions proposed will improve upon the existing diagnostic process. </w:t>
      </w:r>
    </w:p>
    <w:p w14:paraId="200D1AE2" w14:textId="77777777" w:rsidR="00ED7927" w:rsidRPr="008C26B5" w:rsidRDefault="00ED7927" w:rsidP="00ED7927">
      <w:pPr>
        <w:spacing w:line="360" w:lineRule="auto"/>
        <w:ind w:left="646" w:right="646"/>
        <w:jc w:val="both"/>
        <w:rPr>
          <w:rFonts w:ascii="Arial" w:hAnsi="Arial" w:cs="Arial"/>
        </w:rPr>
      </w:pPr>
      <w:r w:rsidRPr="008C26B5">
        <w:rPr>
          <w:rFonts w:ascii="Arial" w:hAnsi="Arial" w:cs="Arial"/>
        </w:rPr>
        <w:t>By keeping medical practitioners especially nurses</w:t>
      </w:r>
      <w:r>
        <w:rPr>
          <w:rFonts w:ascii="Arial" w:hAnsi="Arial" w:cs="Arial"/>
        </w:rPr>
        <w:t>,</w:t>
      </w:r>
      <w:r w:rsidRPr="008C26B5">
        <w:rPr>
          <w:rFonts w:ascii="Arial" w:hAnsi="Arial" w:cs="Arial"/>
        </w:rPr>
        <w:t xml:space="preserve"> informed on current developments in cancer research, a CDSS will help bring a better understanding </w:t>
      </w:r>
      <w:r>
        <w:rPr>
          <w:rFonts w:ascii="Arial" w:hAnsi="Arial" w:cs="Arial"/>
        </w:rPr>
        <w:t>of</w:t>
      </w:r>
      <w:r w:rsidRPr="008C26B5">
        <w:rPr>
          <w:rFonts w:ascii="Arial" w:hAnsi="Arial" w:cs="Arial"/>
        </w:rPr>
        <w:t xml:space="preserve"> all possible cancer symptoms. It also helps deal with the possibility of patient errors in terms of providing the symptoms that they </w:t>
      </w:r>
      <w:r w:rsidRPr="008C26B5">
        <w:rPr>
          <w:rFonts w:ascii="Arial" w:hAnsi="Arial" w:cs="Arial"/>
        </w:rPr>
        <w:lastRenderedPageBreak/>
        <w:t xml:space="preserve">have noticed themselves. A misinterpretation of symptoms, improperly 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jc w:val="both"/>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jc w:val="both"/>
        <w:rPr>
          <w:rFonts w:ascii="Arial" w:hAnsi="Arial" w:cs="Arial"/>
        </w:rPr>
      </w:pPr>
    </w:p>
    <w:p w14:paraId="4C83AA84" w14:textId="77777777" w:rsidR="00ED7927" w:rsidRPr="004E509D" w:rsidRDefault="00ED7927" w:rsidP="00ED7927">
      <w:pPr>
        <w:ind w:left="646" w:right="646"/>
        <w:jc w:val="both"/>
        <w:rPr>
          <w:rFonts w:ascii="Arial" w:hAnsi="Arial" w:cs="Arial"/>
          <w:lang w:val="en-US"/>
        </w:rPr>
      </w:pPr>
    </w:p>
    <w:p w14:paraId="5BD9F0B1" w14:textId="77777777" w:rsidR="00ED7927" w:rsidRPr="00412CDC" w:rsidRDefault="00ED7927" w:rsidP="00412CDC">
      <w:pPr>
        <w:ind w:left="646" w:right="646"/>
        <w:jc w:val="both"/>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E55100">
          <w:pgSz w:w="11906" w:h="16838"/>
          <w:pgMar w:top="1440" w:right="1440" w:bottom="1440" w:left="1440" w:header="708" w:footer="708" w:gutter="0"/>
          <w:pgNumType w:start="0"/>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D970C8">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D970C8">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18" w:name="_Hlk174981522"/>
            <w:r w:rsidRPr="008C26B5">
              <w:rPr>
                <w:rFonts w:ascii="Arial" w:eastAsia="Arial Unicode MS" w:hAnsi="Arial" w:cs="Arial"/>
                <w:b/>
                <w:bCs/>
                <w:sz w:val="18"/>
                <w:szCs w:val="18"/>
                <w:lang w:val="en-US"/>
              </w:rPr>
              <w:t>Notify symptom matches</w:t>
            </w:r>
            <w:bookmarkEnd w:id="18"/>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D970C8">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D970C8">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D970C8">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D970C8">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D970C8">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D970C8">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D970C8">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D970C8">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D970C8">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D970C8">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D970C8">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D970C8">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D970C8">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D970C8">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D970C8">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D970C8">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D970C8">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D970C8">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D970C8">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D970C8">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D970C8">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D970C8">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D970C8">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D970C8">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D970C8">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D970C8">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D970C8">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D970C8">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D970C8">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CAA2C74" w:rsidR="004C40C7" w:rsidRPr="001867E8" w:rsidRDefault="004C40C7" w:rsidP="004C40C7">
      <w:pPr>
        <w:pStyle w:val="Heading1"/>
        <w:ind w:left="646" w:right="646"/>
        <w:jc w:val="both"/>
        <w:rPr>
          <w:rFonts w:ascii="Arial" w:hAnsi="Arial" w:cs="Arial"/>
          <w:lang w:val="en-US"/>
        </w:rPr>
      </w:pPr>
      <w:bookmarkStart w:id="19" w:name="_Toc177036676"/>
      <w:r>
        <w:rPr>
          <w:rFonts w:ascii="Arial" w:hAnsi="Arial" w:cs="Arial"/>
          <w:lang w:val="en-US"/>
        </w:rPr>
        <w:lastRenderedPageBreak/>
        <w:t>5.4 SELECTION OF THE BEST SOLUTION</w:t>
      </w:r>
      <w:bookmarkEnd w:id="19"/>
    </w:p>
    <w:p w14:paraId="34C80CD3" w14:textId="77777777" w:rsidR="004C40C7" w:rsidRDefault="004C40C7" w:rsidP="004C40C7">
      <w:pPr>
        <w:ind w:left="646" w:right="646"/>
        <w:jc w:val="both"/>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jc w:val="both"/>
        <w:rPr>
          <w:rFonts w:ascii="Arial" w:hAnsi="Arial" w:cs="Arial"/>
        </w:rPr>
      </w:pPr>
    </w:p>
    <w:p w14:paraId="2A5AF391" w14:textId="77777777" w:rsidR="004C40C7" w:rsidRPr="001867E8" w:rsidRDefault="004C40C7" w:rsidP="004C40C7">
      <w:pPr>
        <w:ind w:left="646" w:right="646"/>
        <w:jc w:val="both"/>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4C40C7">
      <w:pPr>
        <w:ind w:right="646"/>
        <w:jc w:val="both"/>
        <w:rPr>
          <w:rFonts w:ascii="Arial" w:hAnsi="Arial" w:cs="Arial"/>
        </w:rPr>
      </w:pPr>
    </w:p>
    <w:p w14:paraId="3D2FD752" w14:textId="0FB78535" w:rsidR="00880152" w:rsidRPr="00C11F4C" w:rsidRDefault="00880152" w:rsidP="00880152">
      <w:pPr>
        <w:pStyle w:val="Heading1"/>
        <w:numPr>
          <w:ilvl w:val="1"/>
          <w:numId w:val="1"/>
        </w:numPr>
        <w:ind w:right="646"/>
        <w:jc w:val="both"/>
        <w:rPr>
          <w:rFonts w:ascii="Arial" w:hAnsi="Arial" w:cs="Arial"/>
        </w:rPr>
      </w:pPr>
      <w:bookmarkStart w:id="20" w:name="_Toc177036677"/>
      <w:r w:rsidRPr="00C11F4C">
        <w:rPr>
          <w:rFonts w:ascii="Arial" w:hAnsi="Arial" w:cs="Arial"/>
        </w:rPr>
        <w:t>PRE-IMPLEMENTATION OF THE SOLUTION</w:t>
      </w:r>
      <w:bookmarkEnd w:id="20"/>
    </w:p>
    <w:p w14:paraId="4F73DA1E" w14:textId="5AA571E2" w:rsidR="00C11F4C" w:rsidRPr="00C11F4C" w:rsidRDefault="00C11F4C" w:rsidP="00C11F4C">
      <w:pPr>
        <w:pStyle w:val="ListParagraph"/>
        <w:ind w:right="646"/>
        <w:jc w:val="both"/>
        <w:rPr>
          <w:rFonts w:ascii="Arial" w:hAnsi="Arial" w:cs="Arial"/>
        </w:rPr>
      </w:pPr>
      <w:r w:rsidRPr="00C11F4C">
        <w:rPr>
          <w:rFonts w:ascii="Arial" w:hAnsi="Arial" w:cs="Arial"/>
        </w:rPr>
        <w:t xml:space="preserve">In this pre-implementation section, we outline the purpose and functionality of the app, designed to help patients self-diagnose by </w:t>
      </w:r>
      <w:r w:rsidRPr="00C11F4C">
        <w:rPr>
          <w:rFonts w:ascii="Arial" w:hAnsi="Arial" w:cs="Arial"/>
        </w:rPr>
        <w:t>analysing</w:t>
      </w:r>
      <w:r w:rsidRPr="00C11F4C">
        <w:rPr>
          <w:rFonts w:ascii="Arial" w:hAnsi="Arial" w:cs="Arial"/>
        </w:rPr>
        <w:t xml:space="preserve"> symptoms and providing the highest probability of potential cancer types. Based on the symptoms entered, the app recommends possible solutions or medications, assisting patients concerned about their health risks, particularly those seeking early cancer detection. Key features include symptom input, cancer probability results, treatment recommendations, and the ability to schedule appointments with specialists.</w:t>
      </w:r>
    </w:p>
    <w:p w14:paraId="2A839514" w14:textId="77777777" w:rsidR="00C11F4C" w:rsidRPr="00C11F4C" w:rsidRDefault="00C11F4C" w:rsidP="00C11F4C">
      <w:pPr>
        <w:pStyle w:val="ListParagraph"/>
        <w:ind w:right="646"/>
        <w:jc w:val="both"/>
        <w:rPr>
          <w:rFonts w:ascii="Arial" w:hAnsi="Arial" w:cs="Arial"/>
        </w:rPr>
      </w:pPr>
    </w:p>
    <w:p w14:paraId="14FAF47D" w14:textId="77777777" w:rsidR="00C11F4C" w:rsidRPr="00C11F4C" w:rsidRDefault="00C11F4C" w:rsidP="00C11F4C">
      <w:pPr>
        <w:pStyle w:val="ListParagraph"/>
        <w:ind w:right="646"/>
        <w:jc w:val="both"/>
        <w:rPr>
          <w:rFonts w:ascii="Arial" w:hAnsi="Arial" w:cs="Arial"/>
        </w:rPr>
      </w:pPr>
      <w:r w:rsidRPr="00C11F4C">
        <w:rPr>
          <w:rFonts w:ascii="Arial" w:hAnsi="Arial" w:cs="Arial"/>
        </w:rPr>
        <w:t xml:space="preserve">The user journey begins with a welcoming screen that offers a brief introduction to the app. After clicking "Next," users are directed to the login screen, where they can log in or create a new account. Upon successful login or signup, they are taken to a phone number verification page. Collecting details like phone number, email, and username is essential for securing accounts, enabling password recovery, and </w:t>
      </w:r>
      <w:r w:rsidRPr="00C11F4C">
        <w:rPr>
          <w:rFonts w:ascii="Arial" w:hAnsi="Arial" w:cs="Arial"/>
        </w:rPr>
        <w:lastRenderedPageBreak/>
        <w:t>ensuring personalized communication, which builds trust and enhances security.</w:t>
      </w:r>
    </w:p>
    <w:p w14:paraId="7A82192D" w14:textId="77777777" w:rsidR="00C11F4C" w:rsidRPr="00C11F4C" w:rsidRDefault="00C11F4C" w:rsidP="00C11F4C">
      <w:pPr>
        <w:pStyle w:val="ListParagraph"/>
        <w:ind w:right="646"/>
        <w:jc w:val="both"/>
        <w:rPr>
          <w:rFonts w:ascii="Arial" w:hAnsi="Arial" w:cs="Arial"/>
        </w:rPr>
      </w:pPr>
    </w:p>
    <w:p w14:paraId="6C0CD545" w14:textId="77777777" w:rsidR="00C11F4C" w:rsidRPr="00C11F4C" w:rsidRDefault="00C11F4C" w:rsidP="00C11F4C">
      <w:pPr>
        <w:pStyle w:val="ListParagraph"/>
        <w:ind w:right="646"/>
        <w:jc w:val="both"/>
        <w:rPr>
          <w:rFonts w:ascii="Arial" w:hAnsi="Arial" w:cs="Arial"/>
        </w:rPr>
      </w:pPr>
      <w:r w:rsidRPr="00C11F4C">
        <w:rPr>
          <w:rFonts w:ascii="Arial" w:hAnsi="Arial" w:cs="Arial"/>
        </w:rPr>
        <w:t>Once verified, users reach the home page, the central hub for all services. Here, they can select options such as diagnosis, results, treatment recommendations, specialists, and scheduling. The page also features a calendar displaying upcoming appointments, allowing users to effortlessly manage their healthcare activities.</w:t>
      </w:r>
    </w:p>
    <w:p w14:paraId="435EB712" w14:textId="77777777" w:rsidR="00C11F4C" w:rsidRPr="00C11F4C" w:rsidRDefault="00C11F4C" w:rsidP="00C11F4C">
      <w:pPr>
        <w:pStyle w:val="ListParagraph"/>
        <w:ind w:right="646"/>
        <w:jc w:val="both"/>
        <w:rPr>
          <w:rFonts w:ascii="Arial" w:hAnsi="Arial" w:cs="Arial"/>
        </w:rPr>
      </w:pPr>
    </w:p>
    <w:p w14:paraId="23A202E2" w14:textId="77777777" w:rsidR="00C11F4C" w:rsidRPr="00C11F4C" w:rsidRDefault="00C11F4C" w:rsidP="00C11F4C">
      <w:pPr>
        <w:pStyle w:val="ListParagraph"/>
        <w:ind w:right="646"/>
        <w:jc w:val="both"/>
        <w:rPr>
          <w:rFonts w:ascii="Arial" w:hAnsi="Arial" w:cs="Arial"/>
        </w:rPr>
      </w:pPr>
      <w:r w:rsidRPr="00C11F4C">
        <w:rPr>
          <w:rFonts w:ascii="Arial" w:hAnsi="Arial" w:cs="Arial"/>
        </w:rPr>
        <w:t>The diagnosis screen enables users to select symptoms and then proceed through detailed questions, including yes/no answers, symptom timelines, and a pain intensity scale. This step-by-step process ensures a thorough collection of information, which is confirmed by the user to support accurate diagnosis.</w:t>
      </w:r>
    </w:p>
    <w:p w14:paraId="19556DAC" w14:textId="77777777" w:rsidR="00C11F4C" w:rsidRPr="00C11F4C" w:rsidRDefault="00C11F4C" w:rsidP="00C11F4C">
      <w:pPr>
        <w:pStyle w:val="ListParagraph"/>
        <w:ind w:right="646"/>
        <w:jc w:val="both"/>
        <w:rPr>
          <w:rFonts w:ascii="Arial" w:hAnsi="Arial" w:cs="Arial"/>
        </w:rPr>
      </w:pPr>
    </w:p>
    <w:p w14:paraId="6BBECAE7" w14:textId="7D5D2397" w:rsidR="00120DC5" w:rsidRDefault="00C11F4C" w:rsidP="00C11F4C">
      <w:pPr>
        <w:pStyle w:val="ListParagraph"/>
        <w:ind w:right="646"/>
        <w:jc w:val="both"/>
        <w:rPr>
          <w:rFonts w:ascii="Arial" w:hAnsi="Arial" w:cs="Arial"/>
        </w:rPr>
      </w:pPr>
      <w:r w:rsidRPr="00C11F4C">
        <w:rPr>
          <w:rFonts w:ascii="Arial" w:hAnsi="Arial" w:cs="Arial"/>
        </w:rPr>
        <w:t>The result screen displays cancer probabilities through visually appealing graphs showing percentages. A "Recommendation"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28ABFECA" w14:textId="77777777" w:rsidR="00880152" w:rsidRPr="004C40C7" w:rsidRDefault="00880152" w:rsidP="004C40C7">
      <w:pPr>
        <w:ind w:right="646"/>
        <w:jc w:val="both"/>
        <w:rPr>
          <w:rFonts w:ascii="Arial" w:hAnsi="Arial" w:cs="Arial"/>
        </w:rPr>
      </w:pPr>
    </w:p>
    <w:p w14:paraId="5C392D40" w14:textId="1C711828" w:rsidR="004C40C7" w:rsidRPr="00BE1B43" w:rsidRDefault="004C40C7" w:rsidP="004C40C7">
      <w:pPr>
        <w:pStyle w:val="Heading1"/>
        <w:numPr>
          <w:ilvl w:val="1"/>
          <w:numId w:val="1"/>
        </w:numPr>
        <w:ind w:right="646"/>
        <w:jc w:val="both"/>
        <w:rPr>
          <w:rFonts w:ascii="Arial" w:hAnsi="Arial" w:cs="Arial"/>
          <w:highlight w:val="yellow"/>
        </w:rPr>
      </w:pPr>
      <w:bookmarkStart w:id="21" w:name="_Toc177036678"/>
      <w:r w:rsidRPr="00BE1B43">
        <w:rPr>
          <w:rFonts w:ascii="Arial" w:hAnsi="Arial" w:cs="Arial"/>
          <w:highlight w:val="yellow"/>
        </w:rPr>
        <w:t>IMPLEMENTATION OF THE SOLUTION</w:t>
      </w:r>
      <w:bookmarkEnd w:id="21"/>
    </w:p>
    <w:p w14:paraId="5D86EE4E" w14:textId="77777777" w:rsidR="004C40C7" w:rsidRPr="00BE1B43" w:rsidRDefault="004C40C7" w:rsidP="004C40C7">
      <w:pPr>
        <w:ind w:left="646"/>
        <w:rPr>
          <w:highlight w:val="yellow"/>
        </w:rPr>
      </w:pPr>
    </w:p>
    <w:p w14:paraId="43D89761" w14:textId="789FE2A8" w:rsidR="004C40C7" w:rsidRPr="00BE1B43" w:rsidRDefault="004C40C7" w:rsidP="004C40C7">
      <w:pPr>
        <w:pStyle w:val="Heading1"/>
        <w:numPr>
          <w:ilvl w:val="1"/>
          <w:numId w:val="1"/>
        </w:numPr>
        <w:ind w:right="646"/>
        <w:jc w:val="both"/>
        <w:rPr>
          <w:rFonts w:ascii="Arial" w:hAnsi="Arial" w:cs="Arial"/>
          <w:highlight w:val="yellow"/>
        </w:rPr>
      </w:pPr>
      <w:bookmarkStart w:id="22" w:name="_Toc177036679"/>
      <w:r w:rsidRPr="00BE1B43">
        <w:rPr>
          <w:rFonts w:ascii="Arial" w:hAnsi="Arial" w:cs="Arial"/>
          <w:highlight w:val="yellow"/>
        </w:rPr>
        <w:t>EVALUATION</w:t>
      </w:r>
      <w:bookmarkEnd w:id="22"/>
    </w:p>
    <w:p w14:paraId="7A1D5A62" w14:textId="77777777" w:rsidR="004C40C7" w:rsidRPr="00BE1B43" w:rsidRDefault="004C40C7" w:rsidP="004C40C7">
      <w:pPr>
        <w:ind w:left="646"/>
        <w:rPr>
          <w:highlight w:val="yellow"/>
        </w:rPr>
      </w:pPr>
    </w:p>
    <w:p w14:paraId="07AB9A6C" w14:textId="20395274" w:rsidR="004C40C7" w:rsidRPr="00BE1B43" w:rsidRDefault="004C40C7" w:rsidP="004C40C7">
      <w:pPr>
        <w:ind w:left="646"/>
        <w:rPr>
          <w:highlight w:val="yellow"/>
        </w:rPr>
      </w:pPr>
    </w:p>
    <w:p w14:paraId="26134372" w14:textId="007D73B1" w:rsidR="004E509D" w:rsidRPr="00BE1B43" w:rsidRDefault="004E509D" w:rsidP="004C40C7">
      <w:pPr>
        <w:ind w:right="646"/>
        <w:jc w:val="both"/>
        <w:rPr>
          <w:rFonts w:ascii="Arial" w:hAnsi="Arial" w:cs="Arial"/>
          <w:highlight w:val="yellow"/>
        </w:rPr>
      </w:pPr>
    </w:p>
    <w:p w14:paraId="2EC81DC7" w14:textId="4E2B3758" w:rsidR="00BE1B43" w:rsidRPr="00BE1B43" w:rsidRDefault="004C40C7" w:rsidP="00BE1B43">
      <w:pPr>
        <w:pStyle w:val="Heading1"/>
        <w:ind w:left="646" w:right="646"/>
        <w:jc w:val="both"/>
        <w:rPr>
          <w:rFonts w:ascii="Arial" w:hAnsi="Arial" w:cs="Arial"/>
          <w:highlight w:val="yellow"/>
          <w:lang w:val="en-US"/>
        </w:rPr>
      </w:pPr>
      <w:bookmarkStart w:id="23" w:name="_Toc177036680"/>
      <w:r w:rsidRPr="00BE1B43">
        <w:rPr>
          <w:rFonts w:ascii="Arial" w:hAnsi="Arial" w:cs="Arial"/>
          <w:highlight w:val="yellow"/>
          <w:lang w:val="en-US"/>
        </w:rPr>
        <w:t>6.IMPACT</w:t>
      </w:r>
      <w:bookmarkEnd w:id="23"/>
    </w:p>
    <w:p w14:paraId="53745221" w14:textId="77777777" w:rsidR="00BE1B43" w:rsidRPr="00BE1B43" w:rsidRDefault="00BE1B43" w:rsidP="00BE1B43">
      <w:pPr>
        <w:rPr>
          <w:highlight w:val="yellow"/>
          <w:lang w:val="en-US"/>
        </w:rPr>
      </w:pPr>
    </w:p>
    <w:p w14:paraId="44D47F94" w14:textId="2A6FCE82" w:rsidR="00BE1B43" w:rsidRPr="00BE1B43" w:rsidRDefault="00BE1B43" w:rsidP="00BE1B43">
      <w:pPr>
        <w:pStyle w:val="Heading1"/>
        <w:ind w:left="646" w:right="646"/>
        <w:jc w:val="both"/>
        <w:rPr>
          <w:rFonts w:ascii="Arial" w:hAnsi="Arial" w:cs="Arial"/>
          <w:lang w:val="en-US"/>
        </w:rPr>
      </w:pPr>
      <w:bookmarkStart w:id="24" w:name="_Toc177036681"/>
      <w:r w:rsidRPr="00BE1B43">
        <w:rPr>
          <w:rFonts w:ascii="Arial" w:hAnsi="Arial" w:cs="Arial"/>
          <w:highlight w:val="yellow"/>
          <w:lang w:val="en-US"/>
        </w:rPr>
        <w:lastRenderedPageBreak/>
        <w:t>7.CONCLUSION</w:t>
      </w:r>
      <w:bookmarkEnd w:id="24"/>
    </w:p>
    <w:p w14:paraId="0BCDB980" w14:textId="676B0625" w:rsidR="00321808" w:rsidRPr="008C26B5" w:rsidRDefault="00321808" w:rsidP="00BE1B43">
      <w:pPr>
        <w:ind w:right="720"/>
        <w:jc w:val="both"/>
      </w:pPr>
      <w:r>
        <w:rPr>
          <w:kern w:val="0"/>
          <w14:ligatures w14:val="none"/>
        </w:rPr>
        <w:br w:type="page"/>
      </w:r>
    </w:p>
    <w:bookmarkStart w:id="25" w:name="_Toc177036682"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25"/>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sectPr w:rsidR="00A05B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629105" w14:textId="77777777" w:rsidR="00E10370" w:rsidRDefault="00E10370" w:rsidP="00C11F0D">
      <w:pPr>
        <w:spacing w:after="0" w:line="240" w:lineRule="auto"/>
      </w:pPr>
      <w:r>
        <w:separator/>
      </w:r>
    </w:p>
  </w:endnote>
  <w:endnote w:type="continuationSeparator" w:id="0">
    <w:p w14:paraId="06BA633A" w14:textId="77777777" w:rsidR="00E10370" w:rsidRDefault="00E10370"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B780F2" w14:textId="77777777" w:rsidR="00E10370" w:rsidRDefault="00E10370" w:rsidP="00C11F0D">
      <w:pPr>
        <w:spacing w:after="0" w:line="240" w:lineRule="auto"/>
      </w:pPr>
      <w:r>
        <w:separator/>
      </w:r>
    </w:p>
  </w:footnote>
  <w:footnote w:type="continuationSeparator" w:id="0">
    <w:p w14:paraId="48D20A17" w14:textId="77777777" w:rsidR="00E10370" w:rsidRDefault="00E10370"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2"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9"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1"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1"/>
  </w:num>
  <w:num w:numId="2" w16cid:durableId="1989479369">
    <w:abstractNumId w:val="9"/>
  </w:num>
  <w:num w:numId="3" w16cid:durableId="1822456158">
    <w:abstractNumId w:val="10"/>
  </w:num>
  <w:num w:numId="4" w16cid:durableId="705719114">
    <w:abstractNumId w:val="0"/>
  </w:num>
  <w:num w:numId="5" w16cid:durableId="936861554">
    <w:abstractNumId w:val="7"/>
  </w:num>
  <w:num w:numId="6" w16cid:durableId="1744371878">
    <w:abstractNumId w:val="2"/>
  </w:num>
  <w:num w:numId="7" w16cid:durableId="693191698">
    <w:abstractNumId w:val="5"/>
  </w:num>
  <w:num w:numId="8" w16cid:durableId="287782191">
    <w:abstractNumId w:val="11"/>
  </w:num>
  <w:num w:numId="9" w16cid:durableId="277109741">
    <w:abstractNumId w:val="10"/>
  </w:num>
  <w:num w:numId="10" w16cid:durableId="1545018308">
    <w:abstractNumId w:val="4"/>
    <w:lvlOverride w:ilvl="0">
      <w:startOverride w:val="1"/>
    </w:lvlOverride>
    <w:lvlOverride w:ilvl="1"/>
    <w:lvlOverride w:ilvl="2"/>
    <w:lvlOverride w:ilvl="3"/>
    <w:lvlOverride w:ilvl="4"/>
    <w:lvlOverride w:ilvl="5"/>
    <w:lvlOverride w:ilvl="6"/>
    <w:lvlOverride w:ilvl="7"/>
    <w:lvlOverride w:ilvl="8"/>
  </w:num>
  <w:num w:numId="11" w16cid:durableId="2088456511">
    <w:abstractNumId w:val="8"/>
  </w:num>
  <w:num w:numId="12" w16cid:durableId="1099373321">
    <w:abstractNumId w:val="3"/>
  </w:num>
  <w:num w:numId="13" w16cid:durableId="34787650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308C0"/>
    <w:rsid w:val="000F54FD"/>
    <w:rsid w:val="00120DC5"/>
    <w:rsid w:val="001329F9"/>
    <w:rsid w:val="00161498"/>
    <w:rsid w:val="00163DB9"/>
    <w:rsid w:val="0018213A"/>
    <w:rsid w:val="001867E8"/>
    <w:rsid w:val="001B4F9E"/>
    <w:rsid w:val="00215C5D"/>
    <w:rsid w:val="00244881"/>
    <w:rsid w:val="00284CF9"/>
    <w:rsid w:val="00321808"/>
    <w:rsid w:val="0039085A"/>
    <w:rsid w:val="003D6D3C"/>
    <w:rsid w:val="003E6B85"/>
    <w:rsid w:val="00412CDC"/>
    <w:rsid w:val="004C40C7"/>
    <w:rsid w:val="004E509D"/>
    <w:rsid w:val="005047A0"/>
    <w:rsid w:val="00542D31"/>
    <w:rsid w:val="005602EA"/>
    <w:rsid w:val="005F3121"/>
    <w:rsid w:val="00650E21"/>
    <w:rsid w:val="00670B5F"/>
    <w:rsid w:val="00674486"/>
    <w:rsid w:val="006F1D0E"/>
    <w:rsid w:val="00715D9B"/>
    <w:rsid w:val="00790A1E"/>
    <w:rsid w:val="007E5170"/>
    <w:rsid w:val="00837F24"/>
    <w:rsid w:val="00880152"/>
    <w:rsid w:val="008C26B5"/>
    <w:rsid w:val="00903802"/>
    <w:rsid w:val="00937419"/>
    <w:rsid w:val="00982366"/>
    <w:rsid w:val="009F1ACE"/>
    <w:rsid w:val="00A0188D"/>
    <w:rsid w:val="00A05B99"/>
    <w:rsid w:val="00A375D0"/>
    <w:rsid w:val="00A53132"/>
    <w:rsid w:val="00A629EB"/>
    <w:rsid w:val="00B90F4C"/>
    <w:rsid w:val="00BA3E78"/>
    <w:rsid w:val="00BE1B43"/>
    <w:rsid w:val="00BF10D4"/>
    <w:rsid w:val="00C0617E"/>
    <w:rsid w:val="00C070F9"/>
    <w:rsid w:val="00C11F0D"/>
    <w:rsid w:val="00C11F4C"/>
    <w:rsid w:val="00C35CFC"/>
    <w:rsid w:val="00C57758"/>
    <w:rsid w:val="00CA5FA5"/>
    <w:rsid w:val="00D3429E"/>
    <w:rsid w:val="00D405FF"/>
    <w:rsid w:val="00DF0576"/>
    <w:rsid w:val="00E07D75"/>
    <w:rsid w:val="00E10370"/>
    <w:rsid w:val="00E55100"/>
    <w:rsid w:val="00E8168A"/>
    <w:rsid w:val="00E94444"/>
    <w:rsid w:val="00EB135A"/>
    <w:rsid w:val="00EB52D6"/>
    <w:rsid w:val="00ED7927"/>
    <w:rsid w:val="00FA09D2"/>
    <w:rsid w:val="00FC5654"/>
    <w:rsid w:val="00FC67FA"/>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78282"/>
  <w15:chartTrackingRefBased/>
  <w15:docId w15:val="{BD8040C4-0EB0-47BE-9EBA-78068BA42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TotalTime>
  <Pages>19</Pages>
  <Words>5398</Words>
  <Characters>30774</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36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Avela Nkanini</cp:lastModifiedBy>
  <cp:revision>6</cp:revision>
  <dcterms:created xsi:type="dcterms:W3CDTF">2024-08-26T15:01:00Z</dcterms:created>
  <dcterms:modified xsi:type="dcterms:W3CDTF">2024-09-12T10:33:00Z</dcterms:modified>
</cp:coreProperties>
</file>